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C0BFDD2" w14:textId="2920D440" w:rsidR="00725C2D" w:rsidRDefault="00725C2D" w:rsidP="004F4F9B">
      <w:pPr>
        <w:jc w:val="center"/>
        <w:rPr>
          <w:rFonts w:asciiTheme="majorBidi" w:hAnsiTheme="majorBidi" w:cstheme="majorBidi"/>
          <w:b/>
          <w:bCs/>
          <w:sz w:val="32"/>
          <w:szCs w:val="32"/>
        </w:rPr>
      </w:pPr>
      <w:r w:rsidRPr="00725C2D">
        <w:rPr>
          <w:rFonts w:asciiTheme="majorBidi" w:hAnsiTheme="majorBidi" w:cstheme="majorBidi"/>
          <w:b/>
          <w:bCs/>
          <w:sz w:val="32"/>
          <w:szCs w:val="32"/>
        </w:rPr>
        <w:t>Supplemental Material</w:t>
      </w:r>
    </w:p>
    <w:p w14:paraId="66D32135" w14:textId="14F776B3" w:rsidR="005805A1" w:rsidRPr="005805A1" w:rsidRDefault="009B11FF" w:rsidP="004F4F9B">
      <w:pPr>
        <w:rPr>
          <w:rFonts w:asciiTheme="majorBidi" w:hAnsiTheme="majorBidi" w:cstheme="majorBidi"/>
          <w:sz w:val="24"/>
          <w:szCs w:val="24"/>
        </w:rPr>
      </w:pPr>
      <w:r w:rsidRPr="001367E3">
        <w:rPr>
          <w:rFonts w:asciiTheme="majorBidi" w:hAnsiTheme="majorBidi" w:cstheme="majorBidi"/>
          <w:b/>
          <w:bCs/>
          <w:sz w:val="24"/>
          <w:szCs w:val="24"/>
        </w:rPr>
        <w:t xml:space="preserve">Table </w:t>
      </w:r>
      <w:r w:rsidR="00CA7143">
        <w:rPr>
          <w:rFonts w:asciiTheme="majorBidi" w:hAnsiTheme="majorBidi" w:cstheme="majorBidi"/>
          <w:b/>
          <w:bCs/>
          <w:sz w:val="24"/>
          <w:szCs w:val="24"/>
        </w:rPr>
        <w:t>S</w:t>
      </w:r>
      <w:r>
        <w:rPr>
          <w:rFonts w:asciiTheme="majorBidi" w:hAnsiTheme="majorBidi" w:cstheme="majorBidi"/>
          <w:b/>
          <w:bCs/>
          <w:sz w:val="24"/>
          <w:szCs w:val="24"/>
        </w:rPr>
        <w:t>1</w:t>
      </w:r>
      <w:r w:rsidRPr="001367E3">
        <w:rPr>
          <w:rFonts w:asciiTheme="majorBidi" w:hAnsiTheme="majorBidi" w:cstheme="majorBidi"/>
          <w:b/>
          <w:bCs/>
          <w:sz w:val="24"/>
          <w:szCs w:val="24"/>
        </w:rPr>
        <w:t>.</w:t>
      </w:r>
      <w:r w:rsidR="005805A1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="005805A1" w:rsidRPr="005805A1">
        <w:rPr>
          <w:rFonts w:asciiTheme="majorBidi" w:hAnsiTheme="majorBidi" w:cstheme="majorBidi"/>
          <w:sz w:val="24"/>
          <w:szCs w:val="24"/>
        </w:rPr>
        <w:t>Number of Patients Avoiding Hypertension Treatment Over 5-year Time Period</w:t>
      </w:r>
    </w:p>
    <w:p w14:paraId="12919516" w14:textId="74917150" w:rsidR="00302DED" w:rsidRDefault="00302DED" w:rsidP="004F4F9B">
      <w:pPr>
        <w:rPr>
          <w:rFonts w:asciiTheme="majorBidi" w:hAnsiTheme="majorBidi" w:cstheme="majorBidi"/>
          <w:sz w:val="24"/>
          <w:szCs w:val="24"/>
        </w:rPr>
      </w:pPr>
      <w:r w:rsidRPr="001367E3">
        <w:rPr>
          <w:rFonts w:asciiTheme="majorBidi" w:hAnsiTheme="majorBidi" w:cstheme="majorBidi"/>
          <w:b/>
          <w:bCs/>
          <w:sz w:val="24"/>
          <w:szCs w:val="24"/>
        </w:rPr>
        <w:t xml:space="preserve">Table </w:t>
      </w:r>
      <w:r w:rsidR="00CA7143">
        <w:rPr>
          <w:rFonts w:asciiTheme="majorBidi" w:hAnsiTheme="majorBidi" w:cstheme="majorBidi"/>
          <w:b/>
          <w:bCs/>
          <w:sz w:val="24"/>
          <w:szCs w:val="24"/>
        </w:rPr>
        <w:t>S</w:t>
      </w:r>
      <w:r w:rsidR="00BD29B2">
        <w:rPr>
          <w:rFonts w:asciiTheme="majorBidi" w:hAnsiTheme="majorBidi" w:cstheme="majorBidi"/>
          <w:b/>
          <w:bCs/>
          <w:sz w:val="24"/>
          <w:szCs w:val="24"/>
        </w:rPr>
        <w:t>2</w:t>
      </w:r>
      <w:r w:rsidR="001367E3" w:rsidRPr="001367E3">
        <w:rPr>
          <w:rFonts w:asciiTheme="majorBidi" w:hAnsiTheme="majorBidi" w:cstheme="majorBidi"/>
          <w:b/>
          <w:bCs/>
          <w:sz w:val="24"/>
          <w:szCs w:val="24"/>
        </w:rPr>
        <w:t>.</w:t>
      </w:r>
      <w:r>
        <w:rPr>
          <w:rFonts w:asciiTheme="majorBidi" w:hAnsiTheme="majorBidi" w:cstheme="majorBidi"/>
          <w:sz w:val="24"/>
          <w:szCs w:val="24"/>
        </w:rPr>
        <w:t xml:space="preserve"> Total Cost Savings </w:t>
      </w:r>
      <w:r w:rsidRPr="0087107A">
        <w:rPr>
          <w:rFonts w:asciiTheme="majorBidi" w:hAnsiTheme="majorBidi" w:cstheme="majorBidi"/>
          <w:sz w:val="24"/>
          <w:szCs w:val="24"/>
        </w:rPr>
        <w:t>for Different Patient Characteristics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87107A">
        <w:rPr>
          <w:rFonts w:asciiTheme="majorBidi" w:hAnsiTheme="majorBidi" w:cstheme="majorBidi"/>
          <w:sz w:val="24"/>
          <w:szCs w:val="24"/>
        </w:rPr>
        <w:t>(2023 U.S. Dollars)</w:t>
      </w:r>
    </w:p>
    <w:p w14:paraId="7D939E19" w14:textId="77777777" w:rsidR="00F1373A" w:rsidRDefault="00F1373A" w:rsidP="00F1373A">
      <w:pPr>
        <w:rPr>
          <w:rFonts w:asciiTheme="majorBidi" w:hAnsiTheme="majorBidi" w:cstheme="majorBidi"/>
          <w:sz w:val="24"/>
          <w:szCs w:val="24"/>
        </w:rPr>
      </w:pPr>
      <w:r w:rsidRPr="001C34BF">
        <w:rPr>
          <w:rFonts w:asciiTheme="majorBidi" w:hAnsiTheme="majorBidi" w:cstheme="majorBidi"/>
          <w:b/>
          <w:bCs/>
          <w:sz w:val="24"/>
          <w:szCs w:val="24"/>
        </w:rPr>
        <w:t>Table S</w:t>
      </w:r>
      <w:r>
        <w:rPr>
          <w:rFonts w:asciiTheme="majorBidi" w:hAnsiTheme="majorBidi" w:cstheme="majorBidi"/>
          <w:b/>
          <w:bCs/>
          <w:sz w:val="24"/>
          <w:szCs w:val="24"/>
        </w:rPr>
        <w:t>3</w:t>
      </w:r>
      <w:r w:rsidRPr="001C34BF">
        <w:rPr>
          <w:rFonts w:asciiTheme="majorBidi" w:hAnsiTheme="majorBidi" w:cstheme="majorBidi"/>
          <w:b/>
          <w:bCs/>
          <w:sz w:val="24"/>
          <w:szCs w:val="24"/>
        </w:rPr>
        <w:t>:</w:t>
      </w:r>
      <w:r w:rsidRPr="003263A9">
        <w:rPr>
          <w:rFonts w:asciiTheme="majorBidi" w:hAnsiTheme="majorBidi" w:cstheme="majorBidi"/>
          <w:sz w:val="24"/>
          <w:szCs w:val="24"/>
        </w:rPr>
        <w:t xml:space="preserve"> Basic Lab Tests Costs for Primary Hypertension Diagnosis</w:t>
      </w:r>
      <w:r>
        <w:rPr>
          <w:rFonts w:asciiTheme="majorBidi" w:hAnsiTheme="majorBidi" w:cstheme="majorBidi"/>
          <w:sz w:val="24"/>
          <w:szCs w:val="24"/>
        </w:rPr>
        <w:t xml:space="preserve"> (2023 U.S. Dollars)</w:t>
      </w:r>
    </w:p>
    <w:p w14:paraId="23251C72" w14:textId="77777777" w:rsidR="00F1373A" w:rsidRPr="004034A3" w:rsidRDefault="00F1373A" w:rsidP="00F1373A">
      <w:pPr>
        <w:rPr>
          <w:rFonts w:asciiTheme="majorBidi" w:hAnsiTheme="majorBidi" w:cstheme="majorBidi"/>
          <w:sz w:val="24"/>
          <w:szCs w:val="24"/>
        </w:rPr>
      </w:pPr>
      <w:r w:rsidRPr="00F863EE">
        <w:rPr>
          <w:rFonts w:asciiTheme="majorBidi" w:hAnsiTheme="majorBidi" w:cstheme="majorBidi"/>
          <w:b/>
          <w:bCs/>
          <w:sz w:val="24"/>
          <w:szCs w:val="24"/>
        </w:rPr>
        <w:t>Table S</w:t>
      </w:r>
      <w:r>
        <w:rPr>
          <w:rFonts w:asciiTheme="majorBidi" w:hAnsiTheme="majorBidi" w:cstheme="majorBidi"/>
          <w:b/>
          <w:bCs/>
          <w:sz w:val="24"/>
          <w:szCs w:val="24"/>
        </w:rPr>
        <w:t>4</w:t>
      </w:r>
      <w:r w:rsidRPr="00F863EE">
        <w:rPr>
          <w:rFonts w:asciiTheme="majorBidi" w:hAnsiTheme="majorBidi" w:cstheme="majorBidi"/>
          <w:b/>
          <w:bCs/>
          <w:sz w:val="24"/>
          <w:szCs w:val="24"/>
        </w:rPr>
        <w:t>:</w:t>
      </w:r>
      <w:r w:rsidRPr="003263A9">
        <w:rPr>
          <w:rFonts w:asciiTheme="majorBidi" w:hAnsiTheme="majorBidi" w:cstheme="majorBidi"/>
          <w:sz w:val="24"/>
          <w:szCs w:val="24"/>
        </w:rPr>
        <w:t xml:space="preserve"> </w:t>
      </w:r>
      <w:r w:rsidRPr="007F4051">
        <w:rPr>
          <w:rFonts w:asciiTheme="majorBidi" w:hAnsiTheme="majorBidi" w:cstheme="majorBidi"/>
          <w:sz w:val="24"/>
          <w:szCs w:val="24"/>
        </w:rPr>
        <w:t>Total Cost Savings Including Various Laboratory Tests and Varying Frequency of Annual Hypertension Office Visits</w:t>
      </w:r>
    </w:p>
    <w:p w14:paraId="571E7607" w14:textId="0C892F35" w:rsidR="00692CEC" w:rsidRDefault="00692CEC" w:rsidP="004F4F9B">
      <w:pPr>
        <w:rPr>
          <w:rFonts w:asciiTheme="majorBidi" w:hAnsiTheme="majorBidi" w:cstheme="majorBidi"/>
          <w:sz w:val="24"/>
          <w:szCs w:val="24"/>
        </w:rPr>
      </w:pPr>
      <w:r w:rsidRPr="001367E3">
        <w:rPr>
          <w:rFonts w:asciiTheme="majorBidi" w:hAnsiTheme="majorBidi" w:cstheme="majorBidi"/>
          <w:b/>
          <w:bCs/>
          <w:sz w:val="24"/>
          <w:szCs w:val="24"/>
        </w:rPr>
        <w:t xml:space="preserve">Table </w:t>
      </w:r>
      <w:r w:rsidR="00CA7143">
        <w:rPr>
          <w:rFonts w:asciiTheme="majorBidi" w:hAnsiTheme="majorBidi" w:cstheme="majorBidi"/>
          <w:b/>
          <w:bCs/>
          <w:sz w:val="24"/>
          <w:szCs w:val="24"/>
        </w:rPr>
        <w:t>S</w:t>
      </w:r>
      <w:r w:rsidR="00F1373A">
        <w:rPr>
          <w:rFonts w:asciiTheme="majorBidi" w:hAnsiTheme="majorBidi" w:cstheme="majorBidi"/>
          <w:b/>
          <w:bCs/>
          <w:sz w:val="24"/>
          <w:szCs w:val="24"/>
        </w:rPr>
        <w:t>5</w:t>
      </w:r>
      <w:r w:rsidRPr="001367E3">
        <w:rPr>
          <w:rFonts w:asciiTheme="majorBidi" w:hAnsiTheme="majorBidi" w:cstheme="majorBidi"/>
          <w:b/>
          <w:bCs/>
          <w:sz w:val="24"/>
          <w:szCs w:val="24"/>
        </w:rPr>
        <w:t>.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="007A16A3" w:rsidRPr="007A16A3">
        <w:rPr>
          <w:rFonts w:asciiTheme="majorBidi" w:hAnsiTheme="majorBidi" w:cstheme="majorBidi"/>
          <w:sz w:val="24"/>
          <w:szCs w:val="24"/>
        </w:rPr>
        <w:t>Increased per Person Costs for Untreated WCH Patients Compared to Treated WCH Patients</w:t>
      </w:r>
    </w:p>
    <w:p w14:paraId="69E6E28B" w14:textId="7B7BCAC2" w:rsidR="001367E3" w:rsidRDefault="001367E3" w:rsidP="004F4F9B">
      <w:pPr>
        <w:rPr>
          <w:rFonts w:asciiTheme="majorBidi" w:hAnsiTheme="majorBidi" w:cstheme="majorBidi"/>
          <w:sz w:val="24"/>
          <w:szCs w:val="24"/>
        </w:rPr>
      </w:pPr>
      <w:r w:rsidRPr="00FD36B4">
        <w:rPr>
          <w:rFonts w:asciiTheme="majorBidi" w:hAnsiTheme="majorBidi" w:cstheme="majorBidi"/>
          <w:sz w:val="24"/>
          <w:szCs w:val="24"/>
        </w:rPr>
        <w:t>This supplementary material has been provided by the authors to give readers additional information about their work.</w:t>
      </w:r>
    </w:p>
    <w:p w14:paraId="326E1D32" w14:textId="77777777" w:rsidR="00692CEC" w:rsidRDefault="00692CEC" w:rsidP="004F4F9B">
      <w:pPr>
        <w:rPr>
          <w:rFonts w:asciiTheme="majorBidi" w:hAnsiTheme="majorBidi" w:cstheme="majorBidi"/>
          <w:sz w:val="24"/>
          <w:szCs w:val="24"/>
        </w:rPr>
      </w:pPr>
    </w:p>
    <w:p w14:paraId="05276727" w14:textId="77777777" w:rsidR="009E148A" w:rsidRPr="00725C2D" w:rsidRDefault="009E148A" w:rsidP="004F4F9B">
      <w:pPr>
        <w:rPr>
          <w:rFonts w:asciiTheme="majorBidi" w:hAnsiTheme="majorBidi" w:cstheme="majorBidi"/>
          <w:sz w:val="24"/>
          <w:szCs w:val="24"/>
        </w:rPr>
      </w:pPr>
    </w:p>
    <w:p w14:paraId="30254B18" w14:textId="77777777" w:rsidR="009E148A" w:rsidRDefault="009E148A" w:rsidP="004F4F9B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br w:type="page"/>
      </w:r>
    </w:p>
    <w:p w14:paraId="1CCDCA94" w14:textId="0A4BB1FA" w:rsidR="006D02F2" w:rsidRPr="008527B2" w:rsidRDefault="006D02F2" w:rsidP="004F4F9B">
      <w:pPr>
        <w:spacing w:line="480" w:lineRule="auto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lastRenderedPageBreak/>
        <w:t xml:space="preserve">Table </w:t>
      </w:r>
      <w:r w:rsidR="00CA7143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S</w:t>
      </w:r>
      <w:r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1:</w:t>
      </w:r>
      <w:r w:rsidR="00F72FCE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 xml:space="preserve"> Total</w:t>
      </w:r>
      <w:r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 xml:space="preserve"> Number of </w:t>
      </w:r>
      <w:r w:rsidR="00F72FCE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Treatment Years</w:t>
      </w:r>
      <w:r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 xml:space="preserve"> </w:t>
      </w:r>
      <w:r w:rsidR="00F72FCE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Avoided</w:t>
      </w:r>
      <w:r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 xml:space="preserve"> Over </w:t>
      </w:r>
      <w:r w:rsidR="00F72FCE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5 years</w:t>
      </w:r>
    </w:p>
    <w:tbl>
      <w:tblPr>
        <w:tblStyle w:val="PlainTable3"/>
        <w:tblW w:w="0" w:type="auto"/>
        <w:jc w:val="center"/>
        <w:tblLook w:val="04A0" w:firstRow="1" w:lastRow="0" w:firstColumn="1" w:lastColumn="0" w:noHBand="0" w:noVBand="1"/>
      </w:tblPr>
      <w:tblGrid>
        <w:gridCol w:w="1181"/>
        <w:gridCol w:w="516"/>
        <w:gridCol w:w="583"/>
        <w:gridCol w:w="583"/>
        <w:gridCol w:w="583"/>
        <w:gridCol w:w="616"/>
        <w:gridCol w:w="616"/>
        <w:gridCol w:w="616"/>
        <w:gridCol w:w="616"/>
        <w:gridCol w:w="616"/>
      </w:tblGrid>
      <w:tr w:rsidR="006D02F2" w:rsidRPr="00BF6324" w14:paraId="1FEF31F6" w14:textId="77777777" w:rsidTr="0002307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5"/>
          <w:jc w:val="center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0" w:type="auto"/>
            <w:tcBorders>
              <w:tl2br w:val="single" w:sz="4" w:space="0" w:color="auto"/>
            </w:tcBorders>
            <w:shd w:val="clear" w:color="auto" w:fill="auto"/>
            <w:noWrap/>
            <w:vAlign w:val="center"/>
          </w:tcPr>
          <w:p w14:paraId="1DE141BF" w14:textId="77777777" w:rsidR="006D02F2" w:rsidRPr="00BC69A6" w:rsidRDefault="006D02F2" w:rsidP="004F4F9B">
            <w:pPr>
              <w:spacing w:line="480" w:lineRule="auto"/>
              <w:jc w:val="center"/>
              <w:rPr>
                <w:rFonts w:asciiTheme="majorBidi" w:eastAsia="Times New Roman" w:hAnsiTheme="majorBidi" w:cstheme="majorBidi"/>
                <w:i/>
                <w:iCs/>
                <w:caps w:val="0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</w:pPr>
            <w:r w:rsidRPr="005B3FA8">
              <w:rPr>
                <w:rFonts w:asciiTheme="majorBidi" w:eastAsia="Times New Roman" w:hAnsiTheme="majorBidi" w:cstheme="majorBidi"/>
                <w:b w:val="0"/>
                <w:bCs w:val="0"/>
                <w:i/>
                <w:iCs/>
                <w:caps w:val="0"/>
                <w:color w:val="000000"/>
                <w:kern w:val="0"/>
                <w:sz w:val="20"/>
                <w:szCs w:val="20"/>
                <w14:ligatures w14:val="none"/>
              </w:rPr>
              <w:t xml:space="preserve">        </w:t>
            </w:r>
            <w:proofErr w:type="spellStart"/>
            <w:r w:rsidRPr="00BC69A6">
              <w:rPr>
                <w:rFonts w:asciiTheme="majorBidi" w:hAnsiTheme="majorBidi" w:cstheme="majorBidi"/>
                <w:caps w:val="0"/>
                <w:sz w:val="20"/>
                <w:szCs w:val="20"/>
              </w:rPr>
              <w:t>WCH</w:t>
            </w:r>
            <w:r w:rsidRPr="00BC69A6">
              <w:rPr>
                <w:rFonts w:asciiTheme="majorBidi" w:eastAsia="Times New Roman" w:hAnsiTheme="majorBidi" w:cstheme="majorBidi"/>
                <w:i/>
                <w:iCs/>
                <w:caps w:val="0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  <w:t>a</w:t>
            </w:r>
            <w:proofErr w:type="spellEnd"/>
          </w:p>
          <w:p w14:paraId="65A4042B" w14:textId="77777777" w:rsidR="006D02F2" w:rsidRPr="005B3FA8" w:rsidRDefault="006D02F2" w:rsidP="004F4F9B">
            <w:pPr>
              <w:spacing w:line="480" w:lineRule="auto"/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</w:pPr>
            <w:proofErr w:type="spellStart"/>
            <w:r>
              <w:rPr>
                <w:rFonts w:asciiTheme="majorBidi" w:hAnsiTheme="majorBidi" w:cstheme="majorBidi"/>
                <w:caps w:val="0"/>
                <w:sz w:val="20"/>
                <w:szCs w:val="20"/>
              </w:rPr>
              <w:t>NHI</w:t>
            </w:r>
            <w:r w:rsidRPr="00BC69A6">
              <w:rPr>
                <w:rFonts w:asciiTheme="majorBidi" w:hAnsiTheme="majorBidi" w:cstheme="majorBidi"/>
                <w:caps w:val="0"/>
                <w:sz w:val="24"/>
                <w:szCs w:val="24"/>
                <w:vertAlign w:val="superscript"/>
              </w:rPr>
              <w:t>b</w:t>
            </w:r>
            <w:proofErr w:type="spellEnd"/>
          </w:p>
        </w:tc>
        <w:tc>
          <w:tcPr>
            <w:tcW w:w="0" w:type="auto"/>
            <w:shd w:val="clear" w:color="auto" w:fill="auto"/>
            <w:vAlign w:val="center"/>
          </w:tcPr>
          <w:p w14:paraId="6040BFE8" w14:textId="77777777" w:rsidR="006D02F2" w:rsidRPr="005B3FA8" w:rsidRDefault="006D02F2" w:rsidP="004F4F9B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5%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0F22C4" w14:textId="77777777" w:rsidR="006D02F2" w:rsidRPr="005B3FA8" w:rsidRDefault="006D02F2" w:rsidP="004F4F9B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5B3FA8"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10%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B579DD" w14:textId="77777777" w:rsidR="006D02F2" w:rsidRPr="005B3FA8" w:rsidRDefault="006D02F2" w:rsidP="004F4F9B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5B3FA8"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15%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7110A1F" w14:textId="77777777" w:rsidR="006D02F2" w:rsidRPr="005B3FA8" w:rsidRDefault="006D02F2" w:rsidP="004F4F9B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5B3FA8"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20%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3BE2466" w14:textId="77777777" w:rsidR="006D02F2" w:rsidRPr="005B3FA8" w:rsidRDefault="006D02F2" w:rsidP="004F4F9B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5B3FA8"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25%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0872E6D" w14:textId="77777777" w:rsidR="006D02F2" w:rsidRPr="00B442C0" w:rsidRDefault="006D02F2" w:rsidP="004F4F9B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B442C0"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30%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D0CEF7A" w14:textId="77777777" w:rsidR="006D02F2" w:rsidRPr="00B442C0" w:rsidRDefault="006D02F2" w:rsidP="004F4F9B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B442C0"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35%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44BFA08" w14:textId="77777777" w:rsidR="006D02F2" w:rsidRPr="00B442C0" w:rsidRDefault="006D02F2" w:rsidP="004F4F9B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B442C0"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40%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1C3CF2A" w14:textId="77777777" w:rsidR="006D02F2" w:rsidRPr="00B442C0" w:rsidRDefault="006D02F2" w:rsidP="004F4F9B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B442C0"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45%</w:t>
            </w:r>
          </w:p>
        </w:tc>
      </w:tr>
      <w:tr w:rsidR="006D02F2" w:rsidRPr="00BF6324" w14:paraId="7DF2EB79" w14:textId="77777777" w:rsidTr="000230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vAlign w:val="center"/>
            <w:hideMark/>
          </w:tcPr>
          <w:p w14:paraId="365C6A95" w14:textId="77777777" w:rsidR="006D02F2" w:rsidRPr="005B3FA8" w:rsidRDefault="006D02F2" w:rsidP="004F4F9B">
            <w:pPr>
              <w:spacing w:line="48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5B3FA8"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5%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271A329" w14:textId="77777777" w:rsidR="006D02F2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8D04E2" w14:textId="77777777" w:rsidR="006D02F2" w:rsidRPr="005B3FA8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4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901134A" w14:textId="77777777" w:rsidR="006D02F2" w:rsidRPr="005B3FA8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6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4DD8C5" w14:textId="77777777" w:rsidR="006D02F2" w:rsidRPr="005B3FA8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8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81E412" w14:textId="77777777" w:rsidR="006D02F2" w:rsidRPr="005B3FA8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0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4174C99" w14:textId="77777777" w:rsidR="006D02F2" w:rsidRPr="00B442C0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2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E25D0E" w14:textId="77777777" w:rsidR="006D02F2" w:rsidRPr="00B442C0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42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18A2E7" w14:textId="77777777" w:rsidR="006D02F2" w:rsidRPr="00B442C0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6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2E2FF6" w14:textId="77777777" w:rsidR="006D02F2" w:rsidRPr="00B442C0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832</w:t>
            </w:r>
          </w:p>
        </w:tc>
      </w:tr>
      <w:tr w:rsidR="006D02F2" w:rsidRPr="00BF6324" w14:paraId="11DF240A" w14:textId="77777777" w:rsidTr="00023076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vAlign w:val="center"/>
            <w:hideMark/>
          </w:tcPr>
          <w:p w14:paraId="6B408281" w14:textId="77777777" w:rsidR="006D02F2" w:rsidRPr="005B3FA8" w:rsidRDefault="006D02F2" w:rsidP="004F4F9B">
            <w:pPr>
              <w:spacing w:line="48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5B3FA8"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10%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4DB9151" w14:textId="77777777" w:rsidR="006D02F2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8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6628D0C" w14:textId="77777777" w:rsidR="006D02F2" w:rsidRPr="005B3FA8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3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DC9B6D0" w14:textId="77777777" w:rsidR="006D02F2" w:rsidRPr="005B3FA8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5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E771EE8" w14:textId="77777777" w:rsidR="006D02F2" w:rsidRPr="005B3FA8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7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E97FD9" w14:textId="77777777" w:rsidR="006D02F2" w:rsidRPr="005B3FA8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90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DA924E" w14:textId="77777777" w:rsidR="006D02F2" w:rsidRPr="00B442C0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0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E2B9872" w14:textId="77777777" w:rsidR="006D02F2" w:rsidRPr="00B442C0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2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842CA6" w14:textId="77777777" w:rsidR="006D02F2" w:rsidRPr="00B442C0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4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B1B0F9" w14:textId="77777777" w:rsidR="006D02F2" w:rsidRPr="00B442C0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629</w:t>
            </w:r>
          </w:p>
        </w:tc>
      </w:tr>
      <w:tr w:rsidR="006D02F2" w:rsidRPr="00BF6324" w14:paraId="6B644F94" w14:textId="77777777" w:rsidTr="000230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vAlign w:val="center"/>
            <w:hideMark/>
          </w:tcPr>
          <w:p w14:paraId="38765678" w14:textId="77777777" w:rsidR="006D02F2" w:rsidRPr="005B3FA8" w:rsidRDefault="006D02F2" w:rsidP="004F4F9B">
            <w:pPr>
              <w:spacing w:line="48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5B3FA8"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15%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EE01455" w14:textId="77777777" w:rsidR="006D02F2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78D971" w14:textId="77777777" w:rsidR="006D02F2" w:rsidRPr="005B3FA8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3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3AB8B6" w14:textId="77777777" w:rsidR="006D02F2" w:rsidRPr="005B3FA8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47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CD1734" w14:textId="77777777" w:rsidR="006D02F2" w:rsidRPr="005B3FA8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6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FFEDBF" w14:textId="77777777" w:rsidR="006D02F2" w:rsidRPr="005B3FA8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79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5099A5" w14:textId="77777777" w:rsidR="006D02F2" w:rsidRPr="00B442C0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9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231FF1" w14:textId="77777777" w:rsidR="006D02F2" w:rsidRPr="00B442C0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1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8D2196" w14:textId="77777777" w:rsidR="006D02F2" w:rsidRPr="00B442C0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2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04E6ACE" w14:textId="77777777" w:rsidR="006D02F2" w:rsidRPr="00B442C0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426</w:t>
            </w:r>
          </w:p>
        </w:tc>
      </w:tr>
      <w:tr w:rsidR="006D02F2" w:rsidRPr="00BF6324" w14:paraId="14228DAB" w14:textId="77777777" w:rsidTr="00023076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vAlign w:val="center"/>
            <w:hideMark/>
          </w:tcPr>
          <w:p w14:paraId="024DCC71" w14:textId="77777777" w:rsidR="006D02F2" w:rsidRPr="005B3FA8" w:rsidRDefault="006D02F2" w:rsidP="004F4F9B">
            <w:pPr>
              <w:spacing w:line="48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5B3FA8"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20%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DA8BF46" w14:textId="77777777" w:rsidR="006D02F2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BED16C" w14:textId="77777777" w:rsidR="006D02F2" w:rsidRPr="005B3FA8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7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7509DB" w14:textId="77777777" w:rsidR="006D02F2" w:rsidRPr="005B3FA8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4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07E66F" w14:textId="77777777" w:rsidR="006D02F2" w:rsidRPr="005B3FA8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5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1FFBED" w14:textId="77777777" w:rsidR="006D02F2" w:rsidRPr="005B3FA8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6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109781" w14:textId="77777777" w:rsidR="006D02F2" w:rsidRPr="00B442C0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81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490F29F" w14:textId="77777777" w:rsidR="006D02F2" w:rsidRPr="00B442C0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95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B8B7E6" w14:textId="77777777" w:rsidR="006D02F2" w:rsidRPr="00B442C0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0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73A8E0" w14:textId="77777777" w:rsidR="006D02F2" w:rsidRPr="00B442C0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222</w:t>
            </w:r>
          </w:p>
        </w:tc>
      </w:tr>
      <w:tr w:rsidR="006D02F2" w:rsidRPr="00BF6324" w14:paraId="6395602A" w14:textId="77777777" w:rsidTr="000230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vAlign w:val="center"/>
            <w:hideMark/>
          </w:tcPr>
          <w:p w14:paraId="0CA18901" w14:textId="77777777" w:rsidR="006D02F2" w:rsidRPr="005B3FA8" w:rsidRDefault="006D02F2" w:rsidP="004F4F9B">
            <w:pPr>
              <w:spacing w:line="48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5B3FA8"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25%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C11A177" w14:textId="77777777" w:rsidR="006D02F2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6C0B40" w14:textId="77777777" w:rsidR="006D02F2" w:rsidRPr="005B3FA8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F878DB" w14:textId="77777777" w:rsidR="006D02F2" w:rsidRPr="005B3FA8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3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4144E5" w14:textId="77777777" w:rsidR="006D02F2" w:rsidRPr="005B3FA8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4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FCEF25" w14:textId="77777777" w:rsidR="006D02F2" w:rsidRPr="005B3FA8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5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6F0BC7" w14:textId="77777777" w:rsidR="006D02F2" w:rsidRPr="00B442C0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6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82380A5" w14:textId="77777777" w:rsidR="006D02F2" w:rsidRPr="00B442C0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79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0B325B" w14:textId="77777777" w:rsidR="006D02F2" w:rsidRPr="00B442C0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9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9977CA4" w14:textId="77777777" w:rsidR="006D02F2" w:rsidRPr="00B442C0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019</w:t>
            </w:r>
          </w:p>
        </w:tc>
      </w:tr>
      <w:tr w:rsidR="006D02F2" w:rsidRPr="00BF6324" w14:paraId="733B54E5" w14:textId="77777777" w:rsidTr="00023076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vAlign w:val="center"/>
          </w:tcPr>
          <w:p w14:paraId="74971B1F" w14:textId="77777777" w:rsidR="006D02F2" w:rsidRPr="00B442C0" w:rsidRDefault="006D02F2" w:rsidP="004F4F9B">
            <w:pPr>
              <w:spacing w:line="48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B442C0">
              <w:rPr>
                <w:rFonts w:asciiTheme="majorBidi" w:hAnsiTheme="majorBidi" w:cstheme="majorBidi"/>
                <w:sz w:val="20"/>
                <w:szCs w:val="20"/>
              </w:rPr>
              <w:t>30%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3F87BBB" w14:textId="77777777" w:rsidR="006D02F2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90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EAF9E5B" w14:textId="77777777" w:rsidR="006D02F2" w:rsidRPr="00B442C0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81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25AF8B4" w14:textId="77777777" w:rsidR="006D02F2" w:rsidRPr="00B442C0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272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703DD98" w14:textId="77777777" w:rsidR="006D02F2" w:rsidRPr="00B442C0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362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A58DFA5" w14:textId="77777777" w:rsidR="006D02F2" w:rsidRPr="00B442C0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453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E888519" w14:textId="77777777" w:rsidR="006D02F2" w:rsidRPr="00B442C0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544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666E6D9" w14:textId="77777777" w:rsidR="006D02F2" w:rsidRPr="00B442C0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634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4B2F9B5" w14:textId="77777777" w:rsidR="006D02F2" w:rsidRPr="00B442C0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725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1227DA8" w14:textId="77777777" w:rsidR="006D02F2" w:rsidRPr="00B442C0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816</w:t>
            </w:r>
          </w:p>
        </w:tc>
      </w:tr>
      <w:tr w:rsidR="006D02F2" w:rsidRPr="00BF6324" w14:paraId="537EB9F9" w14:textId="77777777" w:rsidTr="000230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vAlign w:val="center"/>
          </w:tcPr>
          <w:p w14:paraId="4634BE3E" w14:textId="77777777" w:rsidR="006D02F2" w:rsidRPr="00B442C0" w:rsidRDefault="006D02F2" w:rsidP="004F4F9B">
            <w:pPr>
              <w:spacing w:line="48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B442C0">
              <w:rPr>
                <w:rFonts w:asciiTheme="majorBidi" w:hAnsiTheme="majorBidi" w:cstheme="majorBidi"/>
                <w:sz w:val="20"/>
                <w:szCs w:val="20"/>
              </w:rPr>
              <w:t>35%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0731D79" w14:textId="77777777" w:rsidR="006D02F2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68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B3E99B4" w14:textId="77777777" w:rsidR="006D02F2" w:rsidRPr="00B442C0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36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B9B53D9" w14:textId="77777777" w:rsidR="006D02F2" w:rsidRPr="00B442C0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204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0EC9449" w14:textId="77777777" w:rsidR="006D02F2" w:rsidRPr="00B442C0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272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F017016" w14:textId="77777777" w:rsidR="006D02F2" w:rsidRPr="00B442C0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340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535E557" w14:textId="77777777" w:rsidR="006D02F2" w:rsidRPr="00B442C0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408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FAC2349" w14:textId="77777777" w:rsidR="006D02F2" w:rsidRPr="00B442C0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476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9D2517A" w14:textId="77777777" w:rsidR="006D02F2" w:rsidRPr="00B442C0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544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48CAABB" w14:textId="77777777" w:rsidR="006D02F2" w:rsidRPr="00B442C0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612</w:t>
            </w:r>
          </w:p>
        </w:tc>
      </w:tr>
      <w:tr w:rsidR="006D02F2" w:rsidRPr="00BF6324" w14:paraId="664E929B" w14:textId="77777777" w:rsidTr="00023076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vAlign w:val="center"/>
          </w:tcPr>
          <w:p w14:paraId="3FB170FB" w14:textId="77777777" w:rsidR="006D02F2" w:rsidRPr="00B442C0" w:rsidRDefault="006D02F2" w:rsidP="004F4F9B">
            <w:pPr>
              <w:spacing w:line="48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B442C0">
              <w:rPr>
                <w:rFonts w:asciiTheme="majorBidi" w:hAnsiTheme="majorBidi" w:cstheme="majorBidi"/>
                <w:sz w:val="20"/>
                <w:szCs w:val="20"/>
              </w:rPr>
              <w:t>40%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54819C3" w14:textId="77777777" w:rsidR="006D02F2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45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A1119BF" w14:textId="77777777" w:rsidR="006D02F2" w:rsidRPr="00B442C0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91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D1567F0" w14:textId="77777777" w:rsidR="006D02F2" w:rsidRPr="00B442C0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36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9413AD4" w14:textId="77777777" w:rsidR="006D02F2" w:rsidRPr="00B442C0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82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667AAC48" w14:textId="77777777" w:rsidR="006D02F2" w:rsidRPr="00B442C0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227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B303B1F" w14:textId="77777777" w:rsidR="006D02F2" w:rsidRPr="00B442C0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272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458DC7E" w14:textId="77777777" w:rsidR="006D02F2" w:rsidRPr="00B442C0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318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00FAB82" w14:textId="77777777" w:rsidR="006D02F2" w:rsidRPr="00B442C0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363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4337CFC" w14:textId="77777777" w:rsidR="006D02F2" w:rsidRPr="00B442C0" w:rsidRDefault="006D02F2" w:rsidP="004F4F9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409</w:t>
            </w:r>
          </w:p>
        </w:tc>
      </w:tr>
      <w:tr w:rsidR="006D02F2" w:rsidRPr="00BF6324" w14:paraId="3EEBCD02" w14:textId="77777777" w:rsidTr="000230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vAlign w:val="center"/>
          </w:tcPr>
          <w:p w14:paraId="6F5B33F3" w14:textId="77777777" w:rsidR="006D02F2" w:rsidRPr="00B442C0" w:rsidRDefault="006D02F2" w:rsidP="004F4F9B">
            <w:pPr>
              <w:spacing w:line="48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45%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8E4E3D8" w14:textId="77777777" w:rsidR="006D02F2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23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005A4F8" w14:textId="77777777" w:rsidR="006D02F2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45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3968D39" w14:textId="77777777" w:rsidR="006D02F2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68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1B46FFE" w14:textId="77777777" w:rsidR="006D02F2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91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2392429" w14:textId="77777777" w:rsidR="006D02F2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14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52D1E45" w14:textId="77777777" w:rsidR="006D02F2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37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EEF340D" w14:textId="77777777" w:rsidR="006D02F2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60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9ACC1A6" w14:textId="77777777" w:rsidR="006D02F2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83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38DB880" w14:textId="77777777" w:rsidR="006D02F2" w:rsidRDefault="006D02F2" w:rsidP="004F4F9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206</w:t>
            </w:r>
          </w:p>
        </w:tc>
      </w:tr>
    </w:tbl>
    <w:p w14:paraId="77249CA4" w14:textId="77777777" w:rsidR="006D02F2" w:rsidRPr="00C25CF0" w:rsidRDefault="006D02F2" w:rsidP="004F4F9B">
      <w:pPr>
        <w:spacing w:line="480" w:lineRule="auto"/>
        <w:rPr>
          <w:rFonts w:ascii="Times New Roman" w:hAnsi="Times New Roman" w:cs="Times New Roman"/>
        </w:rPr>
      </w:pPr>
      <w:r w:rsidRPr="00C25CF0">
        <w:rPr>
          <w:rFonts w:ascii="Times New Roman" w:hAnsi="Times New Roman" w:cs="Times New Roman"/>
          <w:b/>
          <w:bCs/>
        </w:rPr>
        <w:t>Abbreviations:</w:t>
      </w:r>
      <w:r w:rsidRPr="00C25CF0">
        <w:rPr>
          <w:rFonts w:ascii="Times New Roman" w:hAnsi="Times New Roman" w:cs="Times New Roman"/>
        </w:rPr>
        <w:t xml:space="preserve"> </w:t>
      </w:r>
      <w:proofErr w:type="spellStart"/>
      <w:r w:rsidRPr="00C25CF0">
        <w:rPr>
          <w:rFonts w:ascii="Times New Roman" w:hAnsi="Times New Roman" w:cs="Times New Roman"/>
          <w:vertAlign w:val="superscript"/>
        </w:rPr>
        <w:t>a</w:t>
      </w:r>
      <w:r w:rsidRPr="00C25CF0">
        <w:rPr>
          <w:rFonts w:ascii="Times New Roman" w:hAnsi="Times New Roman" w:cs="Times New Roman"/>
        </w:rPr>
        <w:t>WCH</w:t>
      </w:r>
      <w:proofErr w:type="spellEnd"/>
      <w:r w:rsidRPr="00C25CF0">
        <w:rPr>
          <w:rFonts w:ascii="Times New Roman" w:hAnsi="Times New Roman" w:cs="Times New Roman"/>
        </w:rPr>
        <w:t xml:space="preserve">: White-coat hypertension probability; </w:t>
      </w:r>
      <w:proofErr w:type="spellStart"/>
      <w:r w:rsidRPr="00C25CF0">
        <w:rPr>
          <w:rFonts w:ascii="Times New Roman" w:hAnsi="Times New Roman" w:cs="Times New Roman"/>
          <w:vertAlign w:val="superscript"/>
        </w:rPr>
        <w:t>b</w:t>
      </w:r>
      <w:r w:rsidRPr="00C25CF0">
        <w:rPr>
          <w:rFonts w:ascii="Times New Roman" w:hAnsi="Times New Roman" w:cs="Times New Roman"/>
        </w:rPr>
        <w:t>NHI</w:t>
      </w:r>
      <w:proofErr w:type="spellEnd"/>
      <w:r w:rsidRPr="00C25CF0">
        <w:rPr>
          <w:rFonts w:ascii="Times New Roman" w:hAnsi="Times New Roman" w:cs="Times New Roman"/>
        </w:rPr>
        <w:t>: New hypertension incidence</w:t>
      </w:r>
    </w:p>
    <w:p w14:paraId="730F439F" w14:textId="77777777" w:rsidR="005805A1" w:rsidRDefault="005805A1" w:rsidP="004F4F9B">
      <w:pPr>
        <w:rPr>
          <w:rFonts w:asciiTheme="majorBidi" w:hAnsiTheme="majorBidi" w:cstheme="majorBidi"/>
          <w:sz w:val="24"/>
          <w:szCs w:val="24"/>
        </w:rPr>
      </w:pPr>
    </w:p>
    <w:p w14:paraId="0606C6B0" w14:textId="77777777" w:rsidR="005805A1" w:rsidRDefault="005805A1" w:rsidP="004F4F9B">
      <w:pPr>
        <w:rPr>
          <w:rFonts w:asciiTheme="majorBidi" w:hAnsiTheme="majorBidi" w:cstheme="majorBidi"/>
          <w:sz w:val="24"/>
          <w:szCs w:val="24"/>
        </w:rPr>
      </w:pPr>
    </w:p>
    <w:p w14:paraId="3A2A367C" w14:textId="77777777" w:rsidR="005805A1" w:rsidRDefault="005805A1" w:rsidP="004F4F9B">
      <w:pPr>
        <w:rPr>
          <w:rFonts w:asciiTheme="majorBidi" w:hAnsiTheme="majorBidi" w:cstheme="majorBidi"/>
          <w:sz w:val="24"/>
          <w:szCs w:val="24"/>
        </w:rPr>
      </w:pPr>
    </w:p>
    <w:p w14:paraId="3B723A5C" w14:textId="77777777" w:rsidR="005805A1" w:rsidRDefault="005805A1" w:rsidP="004F4F9B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br w:type="page"/>
      </w:r>
    </w:p>
    <w:p w14:paraId="15BE2F1B" w14:textId="58CEF2D6" w:rsidR="002D799A" w:rsidRDefault="002D799A" w:rsidP="004F4F9B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lastRenderedPageBreak/>
        <w:t xml:space="preserve">Table </w:t>
      </w:r>
      <w:r w:rsidR="00CA7143">
        <w:rPr>
          <w:rFonts w:asciiTheme="majorBidi" w:hAnsiTheme="majorBidi" w:cstheme="majorBidi"/>
          <w:sz w:val="24"/>
          <w:szCs w:val="24"/>
        </w:rPr>
        <w:t>S</w:t>
      </w:r>
      <w:r w:rsidR="00BD29B2">
        <w:rPr>
          <w:rFonts w:asciiTheme="majorBidi" w:hAnsiTheme="majorBidi" w:cstheme="majorBidi"/>
          <w:sz w:val="24"/>
          <w:szCs w:val="24"/>
        </w:rPr>
        <w:t>2</w:t>
      </w:r>
      <w:r w:rsidR="002A4F56">
        <w:rPr>
          <w:rFonts w:asciiTheme="majorBidi" w:hAnsiTheme="majorBidi" w:cstheme="majorBidi"/>
          <w:sz w:val="24"/>
          <w:szCs w:val="24"/>
        </w:rPr>
        <w:t>.1</w:t>
      </w:r>
      <w:r>
        <w:rPr>
          <w:rFonts w:asciiTheme="majorBidi" w:hAnsiTheme="majorBidi" w:cstheme="majorBidi"/>
          <w:sz w:val="24"/>
          <w:szCs w:val="24"/>
        </w:rPr>
        <w:t xml:space="preserve">: Total Cost Savings </w:t>
      </w:r>
      <w:r w:rsidRPr="0087107A">
        <w:rPr>
          <w:rFonts w:asciiTheme="majorBidi" w:hAnsiTheme="majorBidi" w:cstheme="majorBidi"/>
          <w:sz w:val="24"/>
          <w:szCs w:val="24"/>
        </w:rPr>
        <w:t>for Different Patient Characteristics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87107A">
        <w:rPr>
          <w:rFonts w:asciiTheme="majorBidi" w:hAnsiTheme="majorBidi" w:cstheme="majorBidi"/>
          <w:sz w:val="24"/>
          <w:szCs w:val="24"/>
        </w:rPr>
        <w:t>(2023 U.S. Dollars)</w:t>
      </w:r>
    </w:p>
    <w:tbl>
      <w:tblPr>
        <w:tblStyle w:val="GridTable4-Accent3"/>
        <w:tblW w:w="3128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40"/>
        <w:gridCol w:w="677"/>
        <w:gridCol w:w="1214"/>
        <w:gridCol w:w="1618"/>
      </w:tblGrid>
      <w:tr w:rsidR="002D799A" w:rsidRPr="00311E3B" w14:paraId="36C5FAFB" w14:textId="77777777" w:rsidTr="004F4F9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2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</w:tcPr>
          <w:p w14:paraId="3C21E5FE" w14:textId="77777777" w:rsidR="002D799A" w:rsidRPr="00311E3B" w:rsidRDefault="002D799A" w:rsidP="004F4F9B">
            <w:pP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617" w:type="pct"/>
            <w:gridSpan w:val="2"/>
            <w:tcBorders>
              <w:top w:val="single" w:sz="4" w:space="0" w:color="auto"/>
            </w:tcBorders>
            <w:shd w:val="clear" w:color="auto" w:fill="auto"/>
            <w:noWrap/>
          </w:tcPr>
          <w:p w14:paraId="7B810A2D" w14:textId="77777777" w:rsidR="002D799A" w:rsidRPr="00311E3B" w:rsidRDefault="002D799A" w:rsidP="004F4F9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</w:p>
          <w:p w14:paraId="20705670" w14:textId="77777777" w:rsidR="002D799A" w:rsidRDefault="002D799A" w:rsidP="004F4F9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 xml:space="preserve">Expenses </w:t>
            </w:r>
          </w:p>
          <w:p w14:paraId="10B0C45B" w14:textId="77777777" w:rsidR="002D799A" w:rsidRPr="00311E3B" w:rsidRDefault="002D799A" w:rsidP="004F4F9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>($)</w:t>
            </w:r>
          </w:p>
        </w:tc>
        <w:tc>
          <w:tcPr>
            <w:tcW w:w="1383" w:type="pct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</w:tcPr>
          <w:p w14:paraId="68699D57" w14:textId="77777777" w:rsidR="002D799A" w:rsidRPr="00311E3B" w:rsidRDefault="002D799A" w:rsidP="004F4F9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 xml:space="preserve">Intervention Cost-Savings ($) </w:t>
            </w:r>
            <w:r w:rsidRPr="00785D1B"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 xml:space="preserve">per </w:t>
            </w:r>
            <w: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>person per year</w:t>
            </w:r>
          </w:p>
        </w:tc>
      </w:tr>
      <w:tr w:rsidR="002D799A" w:rsidRPr="00311E3B" w14:paraId="4904CBEA" w14:textId="77777777" w:rsidTr="004F4F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2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shd w:val="clear" w:color="auto" w:fill="auto"/>
            <w:noWrap/>
            <w:hideMark/>
          </w:tcPr>
          <w:p w14:paraId="643A49FF" w14:textId="77777777" w:rsidR="002D799A" w:rsidRPr="00785D1B" w:rsidRDefault="002D799A" w:rsidP="004F4F9B">
            <w:pP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 </w:t>
            </w:r>
          </w:p>
        </w:tc>
        <w:tc>
          <w:tcPr>
            <w:tcW w:w="579" w:type="pct"/>
            <w:shd w:val="clear" w:color="auto" w:fill="auto"/>
            <w:noWrap/>
            <w:hideMark/>
          </w:tcPr>
          <w:p w14:paraId="2B359B2C" w14:textId="77777777" w:rsidR="002D799A" w:rsidRPr="00311E3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  <w:p w14:paraId="428EB12A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Mean</w:t>
            </w:r>
          </w:p>
        </w:tc>
        <w:tc>
          <w:tcPr>
            <w:tcW w:w="1038" w:type="pct"/>
            <w:shd w:val="clear" w:color="auto" w:fill="auto"/>
            <w:noWrap/>
            <w:hideMark/>
          </w:tcPr>
          <w:p w14:paraId="772F6B5A" w14:textId="77777777" w:rsidR="002D799A" w:rsidRPr="00311E3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  <w:p w14:paraId="71364664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95% CI</w:t>
            </w:r>
          </w:p>
        </w:tc>
        <w:tc>
          <w:tcPr>
            <w:tcW w:w="1383" w:type="pct"/>
            <w:shd w:val="clear" w:color="auto" w:fill="auto"/>
            <w:hideMark/>
          </w:tcPr>
          <w:p w14:paraId="4A375D58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</w:tr>
      <w:tr w:rsidR="002D799A" w:rsidRPr="00311E3B" w14:paraId="4D273EFD" w14:textId="77777777" w:rsidTr="004F4F9B">
        <w:trPr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4"/>
            <w:shd w:val="clear" w:color="auto" w:fill="auto"/>
            <w:noWrap/>
            <w:hideMark/>
          </w:tcPr>
          <w:p w14:paraId="580FACC5" w14:textId="77777777" w:rsidR="002D799A" w:rsidRPr="00311E3B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Age</w:t>
            </w:r>
          </w:p>
          <w:p w14:paraId="6C63D675" w14:textId="77777777" w:rsidR="002D799A" w:rsidRPr="00785D1B" w:rsidRDefault="002D799A" w:rsidP="004F4F9B">
            <w:pP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 </w:t>
            </w:r>
          </w:p>
        </w:tc>
      </w:tr>
      <w:tr w:rsidR="002D799A" w:rsidRPr="00311E3B" w14:paraId="62133F23" w14:textId="77777777" w:rsidTr="004F4F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shd w:val="clear" w:color="auto" w:fill="auto"/>
            <w:noWrap/>
            <w:hideMark/>
          </w:tcPr>
          <w:p w14:paraId="75A84CBE" w14:textId="77777777" w:rsidR="002D799A" w:rsidRPr="009F431E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9F431E"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>18-44</w:t>
            </w:r>
          </w:p>
        </w:tc>
        <w:tc>
          <w:tcPr>
            <w:tcW w:w="579" w:type="pct"/>
            <w:shd w:val="clear" w:color="auto" w:fill="auto"/>
            <w:noWrap/>
            <w:hideMark/>
          </w:tcPr>
          <w:p w14:paraId="5495173F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387</w:t>
            </w:r>
          </w:p>
        </w:tc>
        <w:tc>
          <w:tcPr>
            <w:tcW w:w="1038" w:type="pct"/>
            <w:shd w:val="clear" w:color="auto" w:fill="auto"/>
            <w:noWrap/>
            <w:hideMark/>
          </w:tcPr>
          <w:p w14:paraId="76A9C066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(292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80)</w:t>
            </w:r>
          </w:p>
        </w:tc>
        <w:tc>
          <w:tcPr>
            <w:tcW w:w="1383" w:type="pct"/>
            <w:shd w:val="clear" w:color="auto" w:fill="auto"/>
            <w:noWrap/>
            <w:hideMark/>
          </w:tcPr>
          <w:p w14:paraId="6946F433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6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</w:tr>
      <w:tr w:rsidR="002D799A" w:rsidRPr="00311E3B" w14:paraId="09982A1B" w14:textId="77777777" w:rsidTr="004F4F9B">
        <w:trPr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shd w:val="clear" w:color="auto" w:fill="auto"/>
            <w:noWrap/>
            <w:hideMark/>
          </w:tcPr>
          <w:p w14:paraId="176A1029" w14:textId="77777777" w:rsidR="002D799A" w:rsidRPr="00785D1B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>45-64</w:t>
            </w:r>
          </w:p>
        </w:tc>
        <w:tc>
          <w:tcPr>
            <w:tcW w:w="579" w:type="pct"/>
            <w:shd w:val="clear" w:color="auto" w:fill="auto"/>
            <w:noWrap/>
            <w:hideMark/>
          </w:tcPr>
          <w:p w14:paraId="5AFAC4B1" w14:textId="77777777" w:rsidR="002D799A" w:rsidRPr="00785D1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25</w:t>
            </w:r>
          </w:p>
        </w:tc>
        <w:tc>
          <w:tcPr>
            <w:tcW w:w="1038" w:type="pct"/>
            <w:shd w:val="clear" w:color="auto" w:fill="auto"/>
            <w:noWrap/>
            <w:hideMark/>
          </w:tcPr>
          <w:p w14:paraId="6158A54C" w14:textId="77777777" w:rsidR="002D799A" w:rsidRPr="00785D1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(384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66)</w:t>
            </w:r>
          </w:p>
        </w:tc>
        <w:tc>
          <w:tcPr>
            <w:tcW w:w="1383" w:type="pct"/>
            <w:shd w:val="clear" w:color="auto" w:fill="auto"/>
            <w:noWrap/>
            <w:hideMark/>
          </w:tcPr>
          <w:p w14:paraId="20CA3D23" w14:textId="77777777" w:rsidR="002D799A" w:rsidRPr="00785D1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69</w:t>
            </w:r>
          </w:p>
        </w:tc>
      </w:tr>
      <w:tr w:rsidR="002D799A" w:rsidRPr="00311E3B" w14:paraId="26F11FC0" w14:textId="77777777" w:rsidTr="004F4F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shd w:val="clear" w:color="auto" w:fill="auto"/>
            <w:noWrap/>
            <w:hideMark/>
          </w:tcPr>
          <w:p w14:paraId="2D93FEBD" w14:textId="77777777" w:rsidR="002D799A" w:rsidRPr="00785D1B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>65-84</w:t>
            </w:r>
          </w:p>
        </w:tc>
        <w:tc>
          <w:tcPr>
            <w:tcW w:w="579" w:type="pct"/>
            <w:shd w:val="clear" w:color="auto" w:fill="auto"/>
            <w:noWrap/>
            <w:hideMark/>
          </w:tcPr>
          <w:p w14:paraId="21A06397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42</w:t>
            </w:r>
          </w:p>
        </w:tc>
        <w:tc>
          <w:tcPr>
            <w:tcW w:w="1038" w:type="pct"/>
            <w:shd w:val="clear" w:color="auto" w:fill="auto"/>
            <w:noWrap/>
            <w:hideMark/>
          </w:tcPr>
          <w:p w14:paraId="211963E9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(406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75)</w:t>
            </w:r>
          </w:p>
        </w:tc>
        <w:tc>
          <w:tcPr>
            <w:tcW w:w="1383" w:type="pct"/>
            <w:shd w:val="clear" w:color="auto" w:fill="auto"/>
            <w:noWrap/>
            <w:hideMark/>
          </w:tcPr>
          <w:p w14:paraId="661AA321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72</w:t>
            </w:r>
          </w:p>
        </w:tc>
      </w:tr>
      <w:tr w:rsidR="002D799A" w:rsidRPr="00311E3B" w14:paraId="52D82528" w14:textId="77777777" w:rsidTr="004F4F9B">
        <w:trPr>
          <w:trHeight w:val="3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shd w:val="clear" w:color="auto" w:fill="auto"/>
            <w:noWrap/>
            <w:hideMark/>
          </w:tcPr>
          <w:p w14:paraId="0B5BDEC5" w14:textId="77777777" w:rsidR="002D799A" w:rsidRPr="00785D1B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>≥ 85</w:t>
            </w:r>
          </w:p>
        </w:tc>
        <w:tc>
          <w:tcPr>
            <w:tcW w:w="579" w:type="pct"/>
            <w:shd w:val="clear" w:color="auto" w:fill="auto"/>
            <w:noWrap/>
            <w:hideMark/>
          </w:tcPr>
          <w:p w14:paraId="5E7DF31F" w14:textId="77777777" w:rsidR="002D799A" w:rsidRPr="00785D1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42</w:t>
            </w:r>
          </w:p>
        </w:tc>
        <w:tc>
          <w:tcPr>
            <w:tcW w:w="1038" w:type="pct"/>
            <w:shd w:val="clear" w:color="auto" w:fill="auto"/>
            <w:noWrap/>
            <w:hideMark/>
          </w:tcPr>
          <w:p w14:paraId="20E4D803" w14:textId="77777777" w:rsidR="002D799A" w:rsidRPr="00785D1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(365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520)</w:t>
            </w:r>
          </w:p>
        </w:tc>
        <w:tc>
          <w:tcPr>
            <w:tcW w:w="1383" w:type="pct"/>
            <w:shd w:val="clear" w:color="auto" w:fill="auto"/>
            <w:noWrap/>
            <w:hideMark/>
          </w:tcPr>
          <w:p w14:paraId="063FA636" w14:textId="77777777" w:rsidR="002D799A" w:rsidRPr="00785D1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7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2</w:t>
            </w:r>
          </w:p>
        </w:tc>
      </w:tr>
      <w:tr w:rsidR="002D799A" w:rsidRPr="00311E3B" w14:paraId="29C6E9B7" w14:textId="77777777" w:rsidTr="004F4F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7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4"/>
            <w:shd w:val="clear" w:color="auto" w:fill="auto"/>
            <w:noWrap/>
            <w:hideMark/>
          </w:tcPr>
          <w:p w14:paraId="49164A92" w14:textId="77777777" w:rsidR="002D799A" w:rsidRPr="00311E3B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Sex</w:t>
            </w:r>
          </w:p>
          <w:p w14:paraId="7737911C" w14:textId="77777777" w:rsidR="002D799A" w:rsidRPr="00785D1B" w:rsidRDefault="002D799A" w:rsidP="004F4F9B">
            <w:pP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 </w:t>
            </w:r>
          </w:p>
        </w:tc>
      </w:tr>
      <w:tr w:rsidR="002D799A" w:rsidRPr="00311E3B" w14:paraId="57870935" w14:textId="77777777" w:rsidTr="004F4F9B">
        <w:trPr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shd w:val="clear" w:color="auto" w:fill="auto"/>
            <w:noWrap/>
            <w:hideMark/>
          </w:tcPr>
          <w:p w14:paraId="4F00E5C6" w14:textId="77777777" w:rsidR="002D799A" w:rsidRPr="009F431E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9F431E"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 xml:space="preserve">Male </w:t>
            </w:r>
          </w:p>
        </w:tc>
        <w:tc>
          <w:tcPr>
            <w:tcW w:w="579" w:type="pct"/>
            <w:shd w:val="clear" w:color="auto" w:fill="auto"/>
            <w:noWrap/>
            <w:hideMark/>
          </w:tcPr>
          <w:p w14:paraId="707BC407" w14:textId="77777777" w:rsidR="002D799A" w:rsidRPr="00785D1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24</w:t>
            </w:r>
          </w:p>
        </w:tc>
        <w:tc>
          <w:tcPr>
            <w:tcW w:w="1038" w:type="pct"/>
            <w:shd w:val="clear" w:color="auto" w:fill="auto"/>
            <w:noWrap/>
            <w:hideMark/>
          </w:tcPr>
          <w:p w14:paraId="571C3E59" w14:textId="77777777" w:rsidR="002D799A" w:rsidRPr="00785D1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(385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62)</w:t>
            </w:r>
          </w:p>
        </w:tc>
        <w:tc>
          <w:tcPr>
            <w:tcW w:w="1383" w:type="pct"/>
            <w:shd w:val="clear" w:color="auto" w:fill="auto"/>
            <w:noWrap/>
            <w:hideMark/>
          </w:tcPr>
          <w:p w14:paraId="7190B545" w14:textId="77777777" w:rsidR="002D799A" w:rsidRPr="00785D1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69</w:t>
            </w:r>
          </w:p>
        </w:tc>
      </w:tr>
      <w:tr w:rsidR="002D799A" w:rsidRPr="00311E3B" w14:paraId="30AA1336" w14:textId="77777777" w:rsidTr="004F4F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shd w:val="clear" w:color="auto" w:fill="auto"/>
            <w:noWrap/>
            <w:hideMark/>
          </w:tcPr>
          <w:p w14:paraId="72791AE1" w14:textId="77777777" w:rsidR="002D799A" w:rsidRPr="00785D1B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>Female</w:t>
            </w:r>
          </w:p>
        </w:tc>
        <w:tc>
          <w:tcPr>
            <w:tcW w:w="579" w:type="pct"/>
            <w:shd w:val="clear" w:color="auto" w:fill="auto"/>
            <w:noWrap/>
            <w:hideMark/>
          </w:tcPr>
          <w:p w14:paraId="2B0927C5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35</w:t>
            </w:r>
          </w:p>
        </w:tc>
        <w:tc>
          <w:tcPr>
            <w:tcW w:w="1038" w:type="pct"/>
            <w:shd w:val="clear" w:color="auto" w:fill="auto"/>
            <w:noWrap/>
            <w:hideMark/>
          </w:tcPr>
          <w:p w14:paraId="19477820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(407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63)</w:t>
            </w:r>
          </w:p>
        </w:tc>
        <w:tc>
          <w:tcPr>
            <w:tcW w:w="1383" w:type="pct"/>
            <w:shd w:val="clear" w:color="auto" w:fill="auto"/>
            <w:noWrap/>
            <w:hideMark/>
          </w:tcPr>
          <w:p w14:paraId="65D82902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7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1</w:t>
            </w:r>
          </w:p>
        </w:tc>
      </w:tr>
      <w:tr w:rsidR="002D799A" w:rsidRPr="00311E3B" w14:paraId="4773B21D" w14:textId="77777777" w:rsidTr="004F4F9B">
        <w:trPr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4"/>
            <w:shd w:val="clear" w:color="auto" w:fill="auto"/>
            <w:noWrap/>
            <w:hideMark/>
          </w:tcPr>
          <w:p w14:paraId="07AFBE29" w14:textId="77777777" w:rsidR="002D799A" w:rsidRPr="00311E3B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Race or Ethnicity</w:t>
            </w:r>
          </w:p>
          <w:p w14:paraId="7C1EDF91" w14:textId="77777777" w:rsidR="002D799A" w:rsidRPr="00785D1B" w:rsidRDefault="002D799A" w:rsidP="004F4F9B">
            <w:pP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 </w:t>
            </w:r>
          </w:p>
        </w:tc>
      </w:tr>
      <w:tr w:rsidR="002D799A" w:rsidRPr="00311E3B" w14:paraId="596CA0BB" w14:textId="77777777" w:rsidTr="004F4F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shd w:val="clear" w:color="auto" w:fill="auto"/>
            <w:noWrap/>
            <w:hideMark/>
          </w:tcPr>
          <w:p w14:paraId="3C84E6DD" w14:textId="77777777" w:rsidR="002D799A" w:rsidRPr="009F431E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9F431E"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>White, non-Hispanic</w:t>
            </w:r>
          </w:p>
        </w:tc>
        <w:tc>
          <w:tcPr>
            <w:tcW w:w="579" w:type="pct"/>
            <w:shd w:val="clear" w:color="auto" w:fill="auto"/>
            <w:noWrap/>
            <w:hideMark/>
          </w:tcPr>
          <w:p w14:paraId="51998E71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02</w:t>
            </w:r>
          </w:p>
        </w:tc>
        <w:tc>
          <w:tcPr>
            <w:tcW w:w="1038" w:type="pct"/>
            <w:shd w:val="clear" w:color="auto" w:fill="auto"/>
            <w:noWrap/>
            <w:hideMark/>
          </w:tcPr>
          <w:p w14:paraId="0AFA5CF2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(375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30)</w:t>
            </w:r>
          </w:p>
        </w:tc>
        <w:tc>
          <w:tcPr>
            <w:tcW w:w="1383" w:type="pct"/>
            <w:shd w:val="clear" w:color="auto" w:fill="auto"/>
            <w:noWrap/>
            <w:hideMark/>
          </w:tcPr>
          <w:p w14:paraId="41CC65DD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color w:val="000000"/>
                <w:sz w:val="20"/>
                <w:szCs w:val="20"/>
              </w:rPr>
              <w:t>65</w:t>
            </w:r>
          </w:p>
        </w:tc>
      </w:tr>
      <w:tr w:rsidR="002D799A" w:rsidRPr="00311E3B" w14:paraId="5A2AC22F" w14:textId="77777777" w:rsidTr="004F4F9B">
        <w:trPr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shd w:val="clear" w:color="auto" w:fill="auto"/>
            <w:noWrap/>
            <w:hideMark/>
          </w:tcPr>
          <w:p w14:paraId="375F10C8" w14:textId="77777777" w:rsidR="002D799A" w:rsidRPr="00785D1B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>Black, non-Hispanic</w:t>
            </w:r>
          </w:p>
        </w:tc>
        <w:tc>
          <w:tcPr>
            <w:tcW w:w="579" w:type="pct"/>
            <w:shd w:val="clear" w:color="auto" w:fill="auto"/>
            <w:noWrap/>
            <w:hideMark/>
          </w:tcPr>
          <w:p w14:paraId="5513A33E" w14:textId="77777777" w:rsidR="002D799A" w:rsidRPr="00785D1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533</w:t>
            </w:r>
          </w:p>
        </w:tc>
        <w:tc>
          <w:tcPr>
            <w:tcW w:w="1038" w:type="pct"/>
            <w:shd w:val="clear" w:color="auto" w:fill="auto"/>
            <w:noWrap/>
            <w:hideMark/>
          </w:tcPr>
          <w:p w14:paraId="6D6A7283" w14:textId="77777777" w:rsidR="002D799A" w:rsidRPr="00785D1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(466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598)</w:t>
            </w:r>
          </w:p>
        </w:tc>
        <w:tc>
          <w:tcPr>
            <w:tcW w:w="1383" w:type="pct"/>
            <w:shd w:val="clear" w:color="auto" w:fill="auto"/>
            <w:noWrap/>
            <w:hideMark/>
          </w:tcPr>
          <w:p w14:paraId="27B8087F" w14:textId="77777777" w:rsidR="002D799A" w:rsidRPr="00785D1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color w:val="000000"/>
                <w:sz w:val="20"/>
                <w:szCs w:val="20"/>
              </w:rPr>
              <w:t>87</w:t>
            </w:r>
          </w:p>
        </w:tc>
      </w:tr>
      <w:tr w:rsidR="002D799A" w:rsidRPr="00311E3B" w14:paraId="1BAD5B2F" w14:textId="77777777" w:rsidTr="004F4F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shd w:val="clear" w:color="auto" w:fill="auto"/>
            <w:noWrap/>
            <w:hideMark/>
          </w:tcPr>
          <w:p w14:paraId="35685AF1" w14:textId="77777777" w:rsidR="002D799A" w:rsidRPr="00785D1B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>Hispanic</w:t>
            </w:r>
          </w:p>
        </w:tc>
        <w:tc>
          <w:tcPr>
            <w:tcW w:w="579" w:type="pct"/>
            <w:shd w:val="clear" w:color="auto" w:fill="auto"/>
            <w:noWrap/>
            <w:hideMark/>
          </w:tcPr>
          <w:p w14:paraId="7F75AF88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54</w:t>
            </w:r>
          </w:p>
        </w:tc>
        <w:tc>
          <w:tcPr>
            <w:tcW w:w="1038" w:type="pct"/>
            <w:shd w:val="clear" w:color="auto" w:fill="auto"/>
            <w:noWrap/>
            <w:hideMark/>
          </w:tcPr>
          <w:p w14:paraId="60DBE865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(384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524)</w:t>
            </w:r>
          </w:p>
        </w:tc>
        <w:tc>
          <w:tcPr>
            <w:tcW w:w="1383" w:type="pct"/>
            <w:shd w:val="clear" w:color="auto" w:fill="auto"/>
            <w:noWrap/>
            <w:hideMark/>
          </w:tcPr>
          <w:p w14:paraId="6F6F4B6C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color w:val="000000"/>
                <w:sz w:val="20"/>
                <w:szCs w:val="20"/>
              </w:rPr>
              <w:t>74</w:t>
            </w:r>
          </w:p>
        </w:tc>
      </w:tr>
      <w:tr w:rsidR="002D799A" w:rsidRPr="00311E3B" w14:paraId="38C0D659" w14:textId="77777777" w:rsidTr="004F4F9B">
        <w:trPr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shd w:val="clear" w:color="auto" w:fill="auto"/>
            <w:noWrap/>
            <w:hideMark/>
          </w:tcPr>
          <w:p w14:paraId="648FD1BE" w14:textId="77777777" w:rsidR="002D799A" w:rsidRPr="00785D1B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>Asian/other, non-Hispanic</w:t>
            </w:r>
          </w:p>
        </w:tc>
        <w:tc>
          <w:tcPr>
            <w:tcW w:w="579" w:type="pct"/>
            <w:shd w:val="clear" w:color="auto" w:fill="auto"/>
            <w:noWrap/>
            <w:hideMark/>
          </w:tcPr>
          <w:p w14:paraId="7C6E64A6" w14:textId="77777777" w:rsidR="002D799A" w:rsidRPr="00785D1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63</w:t>
            </w:r>
          </w:p>
        </w:tc>
        <w:tc>
          <w:tcPr>
            <w:tcW w:w="1038" w:type="pct"/>
            <w:shd w:val="clear" w:color="auto" w:fill="auto"/>
            <w:noWrap/>
            <w:hideMark/>
          </w:tcPr>
          <w:p w14:paraId="32183376" w14:textId="77777777" w:rsidR="002D799A" w:rsidRPr="00785D1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(367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559)</w:t>
            </w:r>
          </w:p>
        </w:tc>
        <w:tc>
          <w:tcPr>
            <w:tcW w:w="1383" w:type="pct"/>
            <w:shd w:val="clear" w:color="auto" w:fill="auto"/>
            <w:noWrap/>
            <w:hideMark/>
          </w:tcPr>
          <w:p w14:paraId="657AF2C8" w14:textId="77777777" w:rsidR="002D799A" w:rsidRPr="00785D1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color w:val="000000"/>
                <w:sz w:val="20"/>
                <w:szCs w:val="20"/>
              </w:rPr>
              <w:t>75</w:t>
            </w:r>
          </w:p>
        </w:tc>
      </w:tr>
      <w:tr w:rsidR="002D799A" w:rsidRPr="00311E3B" w14:paraId="47B93809" w14:textId="77777777" w:rsidTr="004F4F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4"/>
            <w:shd w:val="clear" w:color="auto" w:fill="auto"/>
            <w:noWrap/>
            <w:hideMark/>
          </w:tcPr>
          <w:p w14:paraId="58EBD931" w14:textId="77777777" w:rsidR="002D799A" w:rsidRPr="00311E3B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Region</w:t>
            </w:r>
          </w:p>
          <w:p w14:paraId="6AF803DD" w14:textId="77777777" w:rsidR="002D799A" w:rsidRPr="00785D1B" w:rsidRDefault="002D799A" w:rsidP="004F4F9B">
            <w:pP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 </w:t>
            </w:r>
          </w:p>
        </w:tc>
      </w:tr>
      <w:tr w:rsidR="002D799A" w:rsidRPr="00311E3B" w14:paraId="0345FFEB" w14:textId="77777777" w:rsidTr="004F4F9B">
        <w:trPr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shd w:val="clear" w:color="auto" w:fill="auto"/>
            <w:noWrap/>
            <w:hideMark/>
          </w:tcPr>
          <w:p w14:paraId="27A789C3" w14:textId="77777777" w:rsidR="002D799A" w:rsidRPr="009F431E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9F431E"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>Northeast</w:t>
            </w:r>
          </w:p>
        </w:tc>
        <w:tc>
          <w:tcPr>
            <w:tcW w:w="579" w:type="pct"/>
            <w:shd w:val="clear" w:color="auto" w:fill="auto"/>
            <w:noWrap/>
            <w:hideMark/>
          </w:tcPr>
          <w:p w14:paraId="615CC52B" w14:textId="77777777" w:rsidR="002D799A" w:rsidRPr="00785D1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531</w:t>
            </w:r>
          </w:p>
        </w:tc>
        <w:tc>
          <w:tcPr>
            <w:tcW w:w="1038" w:type="pct"/>
            <w:shd w:val="clear" w:color="auto" w:fill="auto"/>
            <w:noWrap/>
            <w:hideMark/>
          </w:tcPr>
          <w:p w14:paraId="3F04FFD4" w14:textId="77777777" w:rsidR="002D799A" w:rsidRPr="00785D1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(476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585)</w:t>
            </w:r>
          </w:p>
        </w:tc>
        <w:tc>
          <w:tcPr>
            <w:tcW w:w="1383" w:type="pct"/>
            <w:shd w:val="clear" w:color="auto" w:fill="auto"/>
            <w:noWrap/>
            <w:hideMark/>
          </w:tcPr>
          <w:p w14:paraId="3DD72F7F" w14:textId="77777777" w:rsidR="002D799A" w:rsidRPr="00785D1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color w:val="000000"/>
                <w:sz w:val="20"/>
                <w:szCs w:val="20"/>
              </w:rPr>
              <w:t>86</w:t>
            </w:r>
          </w:p>
        </w:tc>
      </w:tr>
      <w:tr w:rsidR="002D799A" w:rsidRPr="00311E3B" w14:paraId="49B67D39" w14:textId="77777777" w:rsidTr="004F4F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shd w:val="clear" w:color="auto" w:fill="auto"/>
            <w:noWrap/>
            <w:hideMark/>
          </w:tcPr>
          <w:p w14:paraId="2F77999D" w14:textId="77777777" w:rsidR="002D799A" w:rsidRPr="00785D1B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>Midwest</w:t>
            </w:r>
          </w:p>
        </w:tc>
        <w:tc>
          <w:tcPr>
            <w:tcW w:w="579" w:type="pct"/>
            <w:shd w:val="clear" w:color="auto" w:fill="auto"/>
            <w:noWrap/>
            <w:hideMark/>
          </w:tcPr>
          <w:p w14:paraId="1A4CDB34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02</w:t>
            </w:r>
          </w:p>
        </w:tc>
        <w:tc>
          <w:tcPr>
            <w:tcW w:w="1038" w:type="pct"/>
            <w:shd w:val="clear" w:color="auto" w:fill="auto"/>
            <w:noWrap/>
            <w:hideMark/>
          </w:tcPr>
          <w:p w14:paraId="11822918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(358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45)</w:t>
            </w:r>
          </w:p>
        </w:tc>
        <w:tc>
          <w:tcPr>
            <w:tcW w:w="1383" w:type="pct"/>
            <w:shd w:val="clear" w:color="auto" w:fill="auto"/>
            <w:noWrap/>
            <w:hideMark/>
          </w:tcPr>
          <w:p w14:paraId="496F30F8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color w:val="000000"/>
                <w:sz w:val="20"/>
                <w:szCs w:val="20"/>
              </w:rPr>
              <w:t>65</w:t>
            </w:r>
          </w:p>
        </w:tc>
      </w:tr>
      <w:tr w:rsidR="002D799A" w:rsidRPr="00311E3B" w14:paraId="13AC7F6E" w14:textId="77777777" w:rsidTr="004F4F9B">
        <w:trPr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shd w:val="clear" w:color="auto" w:fill="auto"/>
            <w:noWrap/>
            <w:hideMark/>
          </w:tcPr>
          <w:p w14:paraId="78EED975" w14:textId="77777777" w:rsidR="002D799A" w:rsidRPr="00785D1B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>South</w:t>
            </w:r>
          </w:p>
        </w:tc>
        <w:tc>
          <w:tcPr>
            <w:tcW w:w="579" w:type="pct"/>
            <w:shd w:val="clear" w:color="auto" w:fill="auto"/>
            <w:noWrap/>
            <w:hideMark/>
          </w:tcPr>
          <w:p w14:paraId="7E1950F7" w14:textId="77777777" w:rsidR="002D799A" w:rsidRPr="00785D1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33</w:t>
            </w:r>
          </w:p>
        </w:tc>
        <w:tc>
          <w:tcPr>
            <w:tcW w:w="1038" w:type="pct"/>
            <w:shd w:val="clear" w:color="auto" w:fill="auto"/>
            <w:noWrap/>
            <w:hideMark/>
          </w:tcPr>
          <w:p w14:paraId="2C44107D" w14:textId="77777777" w:rsidR="002D799A" w:rsidRPr="00785D1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(390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74)</w:t>
            </w:r>
          </w:p>
        </w:tc>
        <w:tc>
          <w:tcPr>
            <w:tcW w:w="1383" w:type="pct"/>
            <w:shd w:val="clear" w:color="auto" w:fill="auto"/>
            <w:noWrap/>
            <w:hideMark/>
          </w:tcPr>
          <w:p w14:paraId="4A394F85" w14:textId="77777777" w:rsidR="002D799A" w:rsidRPr="00785D1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color w:val="000000"/>
                <w:sz w:val="20"/>
                <w:szCs w:val="20"/>
              </w:rPr>
              <w:t>70</w:t>
            </w:r>
          </w:p>
        </w:tc>
      </w:tr>
      <w:tr w:rsidR="002D799A" w:rsidRPr="00311E3B" w14:paraId="3A703EB4" w14:textId="77777777" w:rsidTr="004F4F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shd w:val="clear" w:color="auto" w:fill="auto"/>
            <w:noWrap/>
            <w:hideMark/>
          </w:tcPr>
          <w:p w14:paraId="5BA157D5" w14:textId="77777777" w:rsidR="002D799A" w:rsidRPr="00785D1B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>West</w:t>
            </w:r>
          </w:p>
        </w:tc>
        <w:tc>
          <w:tcPr>
            <w:tcW w:w="579" w:type="pct"/>
            <w:shd w:val="clear" w:color="auto" w:fill="auto"/>
            <w:noWrap/>
            <w:hideMark/>
          </w:tcPr>
          <w:p w14:paraId="57B35B0C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365</w:t>
            </w:r>
          </w:p>
        </w:tc>
        <w:tc>
          <w:tcPr>
            <w:tcW w:w="1038" w:type="pct"/>
            <w:shd w:val="clear" w:color="auto" w:fill="auto"/>
            <w:noWrap/>
            <w:hideMark/>
          </w:tcPr>
          <w:p w14:paraId="16B8BEF1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(192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10)</w:t>
            </w:r>
          </w:p>
        </w:tc>
        <w:tc>
          <w:tcPr>
            <w:tcW w:w="1383" w:type="pct"/>
            <w:shd w:val="clear" w:color="auto" w:fill="auto"/>
            <w:noWrap/>
            <w:hideMark/>
          </w:tcPr>
          <w:p w14:paraId="4881E663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color w:val="000000"/>
                <w:sz w:val="20"/>
                <w:szCs w:val="20"/>
              </w:rPr>
              <w:t>59</w:t>
            </w:r>
          </w:p>
        </w:tc>
      </w:tr>
      <w:tr w:rsidR="002D799A" w:rsidRPr="00311E3B" w14:paraId="6B052321" w14:textId="77777777" w:rsidTr="004F4F9B">
        <w:trPr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4"/>
            <w:shd w:val="clear" w:color="auto" w:fill="auto"/>
            <w:noWrap/>
            <w:hideMark/>
          </w:tcPr>
          <w:p w14:paraId="7F2257F4" w14:textId="77777777" w:rsidR="002D799A" w:rsidRPr="00311E3B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Insurance </w:t>
            </w:r>
          </w:p>
          <w:p w14:paraId="6395204D" w14:textId="77777777" w:rsidR="002D799A" w:rsidRPr="00785D1B" w:rsidRDefault="002D799A" w:rsidP="004F4F9B">
            <w:pP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 </w:t>
            </w:r>
          </w:p>
        </w:tc>
      </w:tr>
      <w:tr w:rsidR="002D799A" w:rsidRPr="00311E3B" w14:paraId="3E267B76" w14:textId="77777777" w:rsidTr="004F4F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shd w:val="clear" w:color="auto" w:fill="auto"/>
            <w:noWrap/>
            <w:hideMark/>
          </w:tcPr>
          <w:p w14:paraId="3F219E2D" w14:textId="77777777" w:rsidR="002D799A" w:rsidRPr="009F431E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9F431E"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>Any private</w:t>
            </w:r>
          </w:p>
        </w:tc>
        <w:tc>
          <w:tcPr>
            <w:tcW w:w="579" w:type="pct"/>
            <w:shd w:val="clear" w:color="auto" w:fill="auto"/>
            <w:noWrap/>
            <w:hideMark/>
          </w:tcPr>
          <w:p w14:paraId="07BE017D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28</w:t>
            </w:r>
          </w:p>
        </w:tc>
        <w:tc>
          <w:tcPr>
            <w:tcW w:w="1038" w:type="pct"/>
            <w:shd w:val="clear" w:color="auto" w:fill="auto"/>
            <w:noWrap/>
            <w:hideMark/>
          </w:tcPr>
          <w:p w14:paraId="1F4BC36C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(398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56)</w:t>
            </w:r>
          </w:p>
        </w:tc>
        <w:tc>
          <w:tcPr>
            <w:tcW w:w="1383" w:type="pct"/>
            <w:shd w:val="clear" w:color="auto" w:fill="auto"/>
            <w:noWrap/>
            <w:hideMark/>
          </w:tcPr>
          <w:p w14:paraId="3894C3C0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color w:val="000000"/>
                <w:sz w:val="20"/>
                <w:szCs w:val="20"/>
              </w:rPr>
              <w:t>70</w:t>
            </w:r>
          </w:p>
        </w:tc>
      </w:tr>
      <w:tr w:rsidR="002D799A" w:rsidRPr="00311E3B" w14:paraId="79AA7F95" w14:textId="77777777" w:rsidTr="004F4F9B">
        <w:trPr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shd w:val="clear" w:color="auto" w:fill="auto"/>
            <w:noWrap/>
            <w:hideMark/>
          </w:tcPr>
          <w:p w14:paraId="655B281F" w14:textId="77777777" w:rsidR="002D799A" w:rsidRPr="00785D1B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>Public Only</w:t>
            </w:r>
          </w:p>
        </w:tc>
        <w:tc>
          <w:tcPr>
            <w:tcW w:w="579" w:type="pct"/>
            <w:shd w:val="clear" w:color="auto" w:fill="auto"/>
            <w:noWrap/>
            <w:hideMark/>
          </w:tcPr>
          <w:p w14:paraId="751F0753" w14:textId="77777777" w:rsidR="002D799A" w:rsidRPr="00785D1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49</w:t>
            </w:r>
          </w:p>
        </w:tc>
        <w:tc>
          <w:tcPr>
            <w:tcW w:w="1038" w:type="pct"/>
            <w:shd w:val="clear" w:color="auto" w:fill="auto"/>
            <w:noWrap/>
            <w:hideMark/>
          </w:tcPr>
          <w:p w14:paraId="4268E1BB" w14:textId="77777777" w:rsidR="002D799A" w:rsidRPr="00785D1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(410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88)</w:t>
            </w:r>
          </w:p>
        </w:tc>
        <w:tc>
          <w:tcPr>
            <w:tcW w:w="1383" w:type="pct"/>
            <w:shd w:val="clear" w:color="auto" w:fill="auto"/>
            <w:noWrap/>
            <w:hideMark/>
          </w:tcPr>
          <w:p w14:paraId="4CA89009" w14:textId="77777777" w:rsidR="002D799A" w:rsidRPr="00785D1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color w:val="000000"/>
                <w:sz w:val="20"/>
                <w:szCs w:val="20"/>
              </w:rPr>
              <w:t>73</w:t>
            </w:r>
          </w:p>
        </w:tc>
      </w:tr>
      <w:tr w:rsidR="002D799A" w:rsidRPr="00311E3B" w14:paraId="2A0DED87" w14:textId="77777777" w:rsidTr="004F4F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shd w:val="clear" w:color="auto" w:fill="auto"/>
            <w:noWrap/>
            <w:hideMark/>
          </w:tcPr>
          <w:p w14:paraId="1CED80ED" w14:textId="77777777" w:rsidR="002D799A" w:rsidRPr="00785D1B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>Uninsured</w:t>
            </w:r>
          </w:p>
        </w:tc>
        <w:tc>
          <w:tcPr>
            <w:tcW w:w="579" w:type="pct"/>
            <w:shd w:val="clear" w:color="auto" w:fill="auto"/>
            <w:noWrap/>
            <w:hideMark/>
          </w:tcPr>
          <w:p w14:paraId="5E77B912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293</w:t>
            </w:r>
          </w:p>
        </w:tc>
        <w:tc>
          <w:tcPr>
            <w:tcW w:w="1038" w:type="pct"/>
            <w:shd w:val="clear" w:color="auto" w:fill="auto"/>
            <w:noWrap/>
            <w:hideMark/>
          </w:tcPr>
          <w:p w14:paraId="3203D17D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(200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387)</w:t>
            </w:r>
          </w:p>
        </w:tc>
        <w:tc>
          <w:tcPr>
            <w:tcW w:w="1383" w:type="pct"/>
            <w:shd w:val="clear" w:color="auto" w:fill="auto"/>
            <w:noWrap/>
            <w:hideMark/>
          </w:tcPr>
          <w:p w14:paraId="57887C1B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color w:val="000000"/>
                <w:sz w:val="20"/>
                <w:szCs w:val="20"/>
              </w:rPr>
              <w:t>48</w:t>
            </w:r>
          </w:p>
        </w:tc>
      </w:tr>
      <w:tr w:rsidR="002D799A" w:rsidRPr="00311E3B" w14:paraId="4BA968D7" w14:textId="77777777" w:rsidTr="004F4F9B">
        <w:trPr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4"/>
            <w:shd w:val="clear" w:color="auto" w:fill="auto"/>
            <w:noWrap/>
            <w:hideMark/>
          </w:tcPr>
          <w:p w14:paraId="735E2616" w14:textId="77777777" w:rsidR="002D799A" w:rsidRPr="00311E3B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Marital Status</w:t>
            </w:r>
          </w:p>
          <w:p w14:paraId="7DE81638" w14:textId="77777777" w:rsidR="002D799A" w:rsidRPr="00785D1B" w:rsidRDefault="002D799A" w:rsidP="004F4F9B">
            <w:pP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 </w:t>
            </w:r>
          </w:p>
        </w:tc>
      </w:tr>
      <w:tr w:rsidR="002D799A" w:rsidRPr="00311E3B" w14:paraId="1CE1CC20" w14:textId="77777777" w:rsidTr="004F4F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shd w:val="clear" w:color="auto" w:fill="auto"/>
            <w:noWrap/>
            <w:hideMark/>
          </w:tcPr>
          <w:p w14:paraId="3D27DBBE" w14:textId="77777777" w:rsidR="002D799A" w:rsidRPr="009F431E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9F431E"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>Married</w:t>
            </w:r>
          </w:p>
        </w:tc>
        <w:tc>
          <w:tcPr>
            <w:tcW w:w="579" w:type="pct"/>
            <w:shd w:val="clear" w:color="auto" w:fill="auto"/>
            <w:noWrap/>
            <w:hideMark/>
          </w:tcPr>
          <w:p w14:paraId="3D25E77C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11</w:t>
            </w:r>
          </w:p>
        </w:tc>
        <w:tc>
          <w:tcPr>
            <w:tcW w:w="1038" w:type="pct"/>
            <w:shd w:val="clear" w:color="auto" w:fill="auto"/>
            <w:noWrap/>
            <w:hideMark/>
          </w:tcPr>
          <w:p w14:paraId="722E4341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(379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44)</w:t>
            </w:r>
          </w:p>
        </w:tc>
        <w:tc>
          <w:tcPr>
            <w:tcW w:w="1383" w:type="pct"/>
            <w:shd w:val="clear" w:color="auto" w:fill="auto"/>
            <w:noWrap/>
            <w:hideMark/>
          </w:tcPr>
          <w:p w14:paraId="73D71231" w14:textId="77777777" w:rsidR="002D799A" w:rsidRPr="00785D1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color w:val="000000"/>
                <w:sz w:val="20"/>
                <w:szCs w:val="20"/>
              </w:rPr>
              <w:t>67</w:t>
            </w:r>
          </w:p>
        </w:tc>
      </w:tr>
      <w:tr w:rsidR="002D799A" w:rsidRPr="00311E3B" w14:paraId="4C1D729E" w14:textId="77777777" w:rsidTr="004F4F9B">
        <w:trPr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shd w:val="clear" w:color="auto" w:fill="auto"/>
            <w:noWrap/>
            <w:hideMark/>
          </w:tcPr>
          <w:p w14:paraId="1D60B7E0" w14:textId="77777777" w:rsidR="002D799A" w:rsidRPr="00D96BB4" w:rsidRDefault="002D799A" w:rsidP="004F4F9B">
            <w:pP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>Unmarried</w:t>
            </w:r>
          </w:p>
        </w:tc>
        <w:tc>
          <w:tcPr>
            <w:tcW w:w="579" w:type="pct"/>
            <w:shd w:val="clear" w:color="auto" w:fill="auto"/>
            <w:noWrap/>
            <w:hideMark/>
          </w:tcPr>
          <w:p w14:paraId="227AD475" w14:textId="77777777" w:rsidR="002D799A" w:rsidRPr="00785D1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56</w:t>
            </w:r>
          </w:p>
        </w:tc>
        <w:tc>
          <w:tcPr>
            <w:tcW w:w="1038" w:type="pct"/>
            <w:shd w:val="clear" w:color="auto" w:fill="auto"/>
            <w:noWrap/>
            <w:hideMark/>
          </w:tcPr>
          <w:p w14:paraId="5D355C4D" w14:textId="77777777" w:rsidR="002D799A" w:rsidRPr="00785D1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(416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94)</w:t>
            </w:r>
          </w:p>
        </w:tc>
        <w:tc>
          <w:tcPr>
            <w:tcW w:w="1383" w:type="pct"/>
            <w:shd w:val="clear" w:color="auto" w:fill="auto"/>
            <w:noWrap/>
            <w:hideMark/>
          </w:tcPr>
          <w:p w14:paraId="6322E0F8" w14:textId="77777777" w:rsidR="002D799A" w:rsidRPr="00785D1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color w:val="000000"/>
                <w:sz w:val="20"/>
                <w:szCs w:val="20"/>
              </w:rPr>
              <w:t>74</w:t>
            </w:r>
          </w:p>
        </w:tc>
      </w:tr>
      <w:tr w:rsidR="00AD7AD8" w:rsidRPr="00311E3B" w14:paraId="70C9A25C" w14:textId="77777777" w:rsidTr="004F4F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shd w:val="clear" w:color="auto" w:fill="auto"/>
            <w:noWrap/>
          </w:tcPr>
          <w:p w14:paraId="2FE3F650" w14:textId="77777777" w:rsidR="00AD7AD8" w:rsidRPr="002D799A" w:rsidRDefault="00AD7AD8" w:rsidP="004F4F9B">
            <w:pP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Education</w:t>
            </w:r>
          </w:p>
          <w:p w14:paraId="17F902DD" w14:textId="77777777" w:rsidR="00AD7AD8" w:rsidRPr="00785D1B" w:rsidRDefault="00AD7AD8" w:rsidP="004F4F9B">
            <w:pP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579" w:type="pct"/>
            <w:shd w:val="clear" w:color="auto" w:fill="auto"/>
            <w:noWrap/>
          </w:tcPr>
          <w:p w14:paraId="46EF9474" w14:textId="77777777" w:rsidR="00AD7AD8" w:rsidRPr="00785D1B" w:rsidRDefault="00AD7AD8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038" w:type="pct"/>
            <w:shd w:val="clear" w:color="auto" w:fill="auto"/>
            <w:noWrap/>
          </w:tcPr>
          <w:p w14:paraId="701F1183" w14:textId="77777777" w:rsidR="00AD7AD8" w:rsidRPr="00785D1B" w:rsidRDefault="00AD7AD8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383" w:type="pct"/>
            <w:shd w:val="clear" w:color="auto" w:fill="auto"/>
            <w:noWrap/>
          </w:tcPr>
          <w:p w14:paraId="72EFB397" w14:textId="77777777" w:rsidR="00AD7AD8" w:rsidRDefault="00AD7AD8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</w:tr>
      <w:tr w:rsidR="00AD7AD8" w:rsidRPr="00311E3B" w14:paraId="77AD51DE" w14:textId="77777777" w:rsidTr="004F4F9B">
        <w:trPr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shd w:val="clear" w:color="auto" w:fill="auto"/>
            <w:noWrap/>
          </w:tcPr>
          <w:p w14:paraId="0266A307" w14:textId="03BBE06C" w:rsidR="00AD7AD8" w:rsidRPr="00785D1B" w:rsidRDefault="00AD7AD8" w:rsidP="004F4F9B">
            <w:pP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9F431E"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>Less than High School</w:t>
            </w:r>
          </w:p>
        </w:tc>
        <w:tc>
          <w:tcPr>
            <w:tcW w:w="579" w:type="pct"/>
            <w:shd w:val="clear" w:color="auto" w:fill="auto"/>
            <w:noWrap/>
          </w:tcPr>
          <w:p w14:paraId="368903E8" w14:textId="599D3A04" w:rsidR="00AD7AD8" w:rsidRPr="00785D1B" w:rsidRDefault="00AD7AD8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48</w:t>
            </w:r>
          </w:p>
        </w:tc>
        <w:tc>
          <w:tcPr>
            <w:tcW w:w="1038" w:type="pct"/>
            <w:shd w:val="clear" w:color="auto" w:fill="auto"/>
            <w:noWrap/>
          </w:tcPr>
          <w:p w14:paraId="4167B63F" w14:textId="7FC7A0CA" w:rsidR="00AD7AD8" w:rsidRPr="00785D1B" w:rsidRDefault="00AD7AD8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(394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502)</w:t>
            </w:r>
          </w:p>
        </w:tc>
        <w:tc>
          <w:tcPr>
            <w:tcW w:w="1383" w:type="pct"/>
            <w:shd w:val="clear" w:color="auto" w:fill="auto"/>
            <w:noWrap/>
          </w:tcPr>
          <w:p w14:paraId="42C76CFF" w14:textId="28705075" w:rsidR="00AD7AD8" w:rsidRDefault="00AD7AD8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3</w:t>
            </w:r>
          </w:p>
        </w:tc>
      </w:tr>
      <w:tr w:rsidR="00AD7AD8" w:rsidRPr="00311E3B" w14:paraId="453CCB9F" w14:textId="77777777" w:rsidTr="004F4F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shd w:val="clear" w:color="auto" w:fill="auto"/>
            <w:noWrap/>
          </w:tcPr>
          <w:p w14:paraId="4F2AACAE" w14:textId="77CB61B5" w:rsidR="00AD7AD8" w:rsidRPr="00785D1B" w:rsidRDefault="00AD7AD8" w:rsidP="004F4F9B">
            <w:pP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>High school</w:t>
            </w:r>
          </w:p>
        </w:tc>
        <w:tc>
          <w:tcPr>
            <w:tcW w:w="579" w:type="pct"/>
            <w:shd w:val="clear" w:color="auto" w:fill="auto"/>
            <w:noWrap/>
          </w:tcPr>
          <w:p w14:paraId="332F72F1" w14:textId="5070485A" w:rsidR="00AD7AD8" w:rsidRPr="00785D1B" w:rsidRDefault="00AD7AD8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05</w:t>
            </w:r>
          </w:p>
        </w:tc>
        <w:tc>
          <w:tcPr>
            <w:tcW w:w="1038" w:type="pct"/>
            <w:shd w:val="clear" w:color="auto" w:fill="auto"/>
            <w:noWrap/>
          </w:tcPr>
          <w:p w14:paraId="3E595853" w14:textId="7E94783D" w:rsidR="00AD7AD8" w:rsidRPr="00785D1B" w:rsidRDefault="00AD7AD8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(358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51)</w:t>
            </w:r>
          </w:p>
        </w:tc>
        <w:tc>
          <w:tcPr>
            <w:tcW w:w="1383" w:type="pct"/>
            <w:shd w:val="clear" w:color="auto" w:fill="auto"/>
            <w:noWrap/>
          </w:tcPr>
          <w:p w14:paraId="049E3AA7" w14:textId="20D5AA4F" w:rsidR="00AD7AD8" w:rsidRDefault="00AD7AD8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6</w:t>
            </w:r>
          </w:p>
        </w:tc>
      </w:tr>
      <w:tr w:rsidR="00AD7AD8" w:rsidRPr="00311E3B" w14:paraId="01AE54D4" w14:textId="77777777" w:rsidTr="004F4F9B">
        <w:trPr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0" w:type="pct"/>
            <w:tcBorders>
              <w:bottom w:val="single" w:sz="4" w:space="0" w:color="auto"/>
            </w:tcBorders>
            <w:shd w:val="clear" w:color="auto" w:fill="auto"/>
            <w:noWrap/>
          </w:tcPr>
          <w:p w14:paraId="3FF34CC6" w14:textId="77777777" w:rsidR="00AD7AD8" w:rsidRPr="00311E3B" w:rsidRDefault="00AD7AD8" w:rsidP="004F4F9B">
            <w:pP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>College or higher</w:t>
            </w:r>
          </w:p>
          <w:p w14:paraId="4225EB0E" w14:textId="77777777" w:rsidR="00AD7AD8" w:rsidRPr="00785D1B" w:rsidRDefault="00AD7AD8" w:rsidP="004F4F9B">
            <w:pP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579" w:type="pct"/>
            <w:tcBorders>
              <w:bottom w:val="single" w:sz="4" w:space="0" w:color="auto"/>
            </w:tcBorders>
            <w:shd w:val="clear" w:color="auto" w:fill="auto"/>
            <w:noWrap/>
          </w:tcPr>
          <w:p w14:paraId="73D52AFB" w14:textId="77777777" w:rsidR="00AD7AD8" w:rsidRPr="00311E3B" w:rsidRDefault="00AD7AD8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40</w:t>
            </w:r>
          </w:p>
          <w:p w14:paraId="43B75A9E" w14:textId="77777777" w:rsidR="00AD7AD8" w:rsidRPr="00785D1B" w:rsidRDefault="00AD7AD8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038" w:type="pct"/>
            <w:tcBorders>
              <w:bottom w:val="single" w:sz="4" w:space="0" w:color="auto"/>
            </w:tcBorders>
            <w:shd w:val="clear" w:color="auto" w:fill="auto"/>
            <w:noWrap/>
          </w:tcPr>
          <w:p w14:paraId="6C1C33C4" w14:textId="53DEE455" w:rsidR="00AD7AD8" w:rsidRPr="00785D1B" w:rsidRDefault="00AD7AD8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(411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69)</w:t>
            </w:r>
          </w:p>
        </w:tc>
        <w:tc>
          <w:tcPr>
            <w:tcW w:w="1383" w:type="pct"/>
            <w:tcBorders>
              <w:bottom w:val="single" w:sz="4" w:space="0" w:color="auto"/>
            </w:tcBorders>
            <w:shd w:val="clear" w:color="auto" w:fill="auto"/>
            <w:noWrap/>
          </w:tcPr>
          <w:p w14:paraId="10FAD447" w14:textId="28EA622E" w:rsidR="00AD7AD8" w:rsidRDefault="00AD7AD8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2</w:t>
            </w:r>
          </w:p>
        </w:tc>
      </w:tr>
    </w:tbl>
    <w:p w14:paraId="269FC273" w14:textId="77777777" w:rsidR="00ED19AA" w:rsidRDefault="00ED19AA" w:rsidP="004F4F9B">
      <w:pPr>
        <w:rPr>
          <w:rFonts w:asciiTheme="majorBidi" w:hAnsiTheme="majorBidi" w:cstheme="majorBidi"/>
          <w:sz w:val="24"/>
          <w:szCs w:val="24"/>
        </w:rPr>
      </w:pPr>
    </w:p>
    <w:p w14:paraId="16F218DD" w14:textId="31D3D304" w:rsidR="002D799A" w:rsidRPr="00D96BB4" w:rsidRDefault="002D799A" w:rsidP="004F4F9B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lastRenderedPageBreak/>
        <w:t xml:space="preserve">Table </w:t>
      </w:r>
      <w:r w:rsidR="00CA7143">
        <w:rPr>
          <w:rFonts w:asciiTheme="majorBidi" w:hAnsiTheme="majorBidi" w:cstheme="majorBidi"/>
          <w:sz w:val="24"/>
          <w:szCs w:val="24"/>
        </w:rPr>
        <w:t>S</w:t>
      </w:r>
      <w:r w:rsidR="00956A57">
        <w:rPr>
          <w:rFonts w:asciiTheme="majorBidi" w:hAnsiTheme="majorBidi" w:cstheme="majorBidi"/>
          <w:sz w:val="24"/>
          <w:szCs w:val="24"/>
        </w:rPr>
        <w:t>2</w:t>
      </w:r>
      <w:r w:rsidR="002A4F56">
        <w:rPr>
          <w:rFonts w:asciiTheme="majorBidi" w:hAnsiTheme="majorBidi" w:cstheme="majorBidi"/>
          <w:sz w:val="24"/>
          <w:szCs w:val="24"/>
        </w:rPr>
        <w:t>.2</w:t>
      </w:r>
      <w:r>
        <w:rPr>
          <w:rFonts w:asciiTheme="majorBidi" w:hAnsiTheme="majorBidi" w:cstheme="majorBidi"/>
          <w:sz w:val="24"/>
          <w:szCs w:val="24"/>
        </w:rPr>
        <w:t>: Total Cost Savings</w:t>
      </w:r>
      <w:r w:rsidRPr="0087107A">
        <w:rPr>
          <w:rFonts w:asciiTheme="majorBidi" w:hAnsiTheme="majorBidi" w:cstheme="majorBidi"/>
          <w:sz w:val="24"/>
          <w:szCs w:val="24"/>
        </w:rPr>
        <w:t xml:space="preserve"> </w:t>
      </w:r>
      <w:r w:rsidR="00FE64B0">
        <w:rPr>
          <w:rFonts w:asciiTheme="majorBidi" w:hAnsiTheme="majorBidi" w:cstheme="majorBidi"/>
          <w:sz w:val="24"/>
          <w:szCs w:val="24"/>
        </w:rPr>
        <w:t xml:space="preserve">for </w:t>
      </w:r>
      <w:r w:rsidRPr="0087107A">
        <w:rPr>
          <w:rFonts w:asciiTheme="majorBidi" w:hAnsiTheme="majorBidi" w:cstheme="majorBidi"/>
          <w:sz w:val="24"/>
          <w:szCs w:val="24"/>
        </w:rPr>
        <w:t>Different Patient Characteristics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87107A">
        <w:rPr>
          <w:rFonts w:asciiTheme="majorBidi" w:hAnsiTheme="majorBidi" w:cstheme="majorBidi"/>
          <w:sz w:val="24"/>
          <w:szCs w:val="24"/>
        </w:rPr>
        <w:t>(2023 U.S. Dollars)</w:t>
      </w:r>
      <w:r>
        <w:rPr>
          <w:rFonts w:asciiTheme="majorBidi" w:hAnsiTheme="majorBidi" w:cstheme="majorBidi"/>
          <w:sz w:val="24"/>
          <w:szCs w:val="24"/>
        </w:rPr>
        <w:t xml:space="preserve"> (continued)</w:t>
      </w:r>
    </w:p>
    <w:tbl>
      <w:tblPr>
        <w:tblStyle w:val="GridTable4-Accent3"/>
        <w:tblW w:w="3195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48"/>
        <w:gridCol w:w="117"/>
        <w:gridCol w:w="560"/>
        <w:gridCol w:w="117"/>
        <w:gridCol w:w="1098"/>
        <w:gridCol w:w="118"/>
        <w:gridCol w:w="1617"/>
      </w:tblGrid>
      <w:tr w:rsidR="00AD7AD8" w:rsidRPr="00311E3B" w14:paraId="69384C89" w14:textId="77777777" w:rsidTr="004F4F9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2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4" w:type="pc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</w:tcPr>
          <w:p w14:paraId="07B9797B" w14:textId="77777777" w:rsidR="00AD7AD8" w:rsidRPr="00CF1CCE" w:rsidRDefault="00AD7AD8" w:rsidP="004F4F9B">
            <w:pPr>
              <w:rPr>
                <w:rFonts w:asciiTheme="majorBidi" w:eastAsia="Times New Roman" w:hAnsiTheme="majorBidi" w:cstheme="majorBidi"/>
                <w:color w:val="auto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583" w:type="pct"/>
            <w:gridSpan w:val="4"/>
            <w:tcBorders>
              <w:top w:val="single" w:sz="4" w:space="0" w:color="auto"/>
            </w:tcBorders>
            <w:shd w:val="clear" w:color="auto" w:fill="auto"/>
            <w:noWrap/>
          </w:tcPr>
          <w:p w14:paraId="71760B78" w14:textId="77777777" w:rsidR="00AD7AD8" w:rsidRPr="00CF1CCE" w:rsidRDefault="00AD7AD8" w:rsidP="004F4F9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auto"/>
                <w:kern w:val="0"/>
                <w:sz w:val="20"/>
                <w:szCs w:val="20"/>
                <w14:ligatures w14:val="none"/>
              </w:rPr>
            </w:pPr>
          </w:p>
          <w:p w14:paraId="58A2E5BD" w14:textId="77777777" w:rsidR="00AD7AD8" w:rsidRPr="00CF1CCE" w:rsidRDefault="00AD7AD8" w:rsidP="004F4F9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auto"/>
                <w:kern w:val="0"/>
                <w:sz w:val="20"/>
                <w:szCs w:val="20"/>
                <w14:ligatures w14:val="none"/>
              </w:rPr>
            </w:pPr>
            <w:r w:rsidRPr="00CF1CCE">
              <w:rPr>
                <w:rFonts w:asciiTheme="majorBidi" w:eastAsia="Times New Roman" w:hAnsiTheme="majorBidi" w:cstheme="majorBidi"/>
                <w:b w:val="0"/>
                <w:bCs w:val="0"/>
                <w:color w:val="auto"/>
                <w:kern w:val="0"/>
                <w:sz w:val="20"/>
                <w:szCs w:val="20"/>
                <w14:ligatures w14:val="none"/>
              </w:rPr>
              <w:t xml:space="preserve">Expenses </w:t>
            </w:r>
          </w:p>
          <w:p w14:paraId="7C547A45" w14:textId="77777777" w:rsidR="00AD7AD8" w:rsidRPr="00CF1CCE" w:rsidRDefault="00AD7AD8" w:rsidP="004F4F9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b w:val="0"/>
                <w:bCs w:val="0"/>
                <w:color w:val="auto"/>
                <w:kern w:val="0"/>
                <w:sz w:val="20"/>
                <w:szCs w:val="20"/>
                <w14:ligatures w14:val="none"/>
              </w:rPr>
            </w:pPr>
            <w:r w:rsidRPr="00CF1CCE">
              <w:rPr>
                <w:rFonts w:asciiTheme="majorBidi" w:eastAsia="Times New Roman" w:hAnsiTheme="majorBidi" w:cstheme="majorBidi"/>
                <w:b w:val="0"/>
                <w:bCs w:val="0"/>
                <w:color w:val="auto"/>
                <w:kern w:val="0"/>
                <w:sz w:val="20"/>
                <w:szCs w:val="20"/>
                <w14:ligatures w14:val="none"/>
              </w:rPr>
              <w:t>($)</w:t>
            </w:r>
          </w:p>
        </w:tc>
        <w:tc>
          <w:tcPr>
            <w:tcW w:w="1453" w:type="pct"/>
            <w:gridSpan w:val="2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</w:tcPr>
          <w:p w14:paraId="4FE39783" w14:textId="77777777" w:rsidR="00AD7AD8" w:rsidRPr="00CF1CCE" w:rsidRDefault="00AD7AD8" w:rsidP="004F4F9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b w:val="0"/>
                <w:bCs w:val="0"/>
                <w:color w:val="auto"/>
                <w:kern w:val="0"/>
                <w:sz w:val="20"/>
                <w:szCs w:val="20"/>
                <w14:ligatures w14:val="none"/>
              </w:rPr>
            </w:pPr>
            <w:r w:rsidRPr="00CF1CCE">
              <w:rPr>
                <w:rFonts w:asciiTheme="majorBidi" w:eastAsia="Times New Roman" w:hAnsiTheme="majorBidi" w:cstheme="majorBidi"/>
                <w:b w:val="0"/>
                <w:bCs w:val="0"/>
                <w:color w:val="auto"/>
                <w:kern w:val="0"/>
                <w:sz w:val="20"/>
                <w:szCs w:val="20"/>
                <w14:ligatures w14:val="none"/>
              </w:rPr>
              <w:t>Intervention Cost-Savings ($) per person per year</w:t>
            </w:r>
          </w:p>
        </w:tc>
      </w:tr>
      <w:tr w:rsidR="00AD7AD8" w:rsidRPr="00785D1B" w14:paraId="7F260CA7" w14:textId="77777777" w:rsidTr="004F4F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2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4" w:type="pct"/>
            <w:shd w:val="clear" w:color="auto" w:fill="auto"/>
            <w:noWrap/>
            <w:hideMark/>
          </w:tcPr>
          <w:p w14:paraId="2FDD1CB5" w14:textId="77777777" w:rsidR="00AD7AD8" w:rsidRPr="00CF1CCE" w:rsidRDefault="00AD7AD8" w:rsidP="004F4F9B">
            <w:pPr>
              <w:rPr>
                <w:rFonts w:asciiTheme="majorBidi" w:eastAsia="Times New Roman" w:hAnsiTheme="majorBidi" w:cstheme="majorBidi"/>
                <w:kern w:val="0"/>
                <w:sz w:val="20"/>
                <w:szCs w:val="20"/>
                <w14:ligatures w14:val="none"/>
              </w:rPr>
            </w:pPr>
            <w:r w:rsidRPr="00CF1CCE">
              <w:rPr>
                <w:rFonts w:asciiTheme="majorBidi" w:eastAsia="Times New Roman" w:hAnsiTheme="majorBidi" w:cstheme="majorBidi"/>
                <w:kern w:val="0"/>
                <w:sz w:val="20"/>
                <w:szCs w:val="20"/>
                <w14:ligatures w14:val="none"/>
              </w:rPr>
              <w:t> </w:t>
            </w:r>
          </w:p>
        </w:tc>
        <w:tc>
          <w:tcPr>
            <w:tcW w:w="567" w:type="pct"/>
            <w:gridSpan w:val="2"/>
            <w:shd w:val="clear" w:color="auto" w:fill="auto"/>
            <w:noWrap/>
            <w:hideMark/>
          </w:tcPr>
          <w:p w14:paraId="50A305AC" w14:textId="77777777" w:rsidR="00AD7AD8" w:rsidRPr="00CF1CCE" w:rsidRDefault="00AD7AD8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i/>
                <w:iCs/>
                <w:kern w:val="0"/>
                <w:sz w:val="20"/>
                <w:szCs w:val="20"/>
                <w14:ligatures w14:val="none"/>
              </w:rPr>
            </w:pPr>
          </w:p>
          <w:p w14:paraId="191D80FC" w14:textId="77777777" w:rsidR="00AD7AD8" w:rsidRPr="00CF1CCE" w:rsidRDefault="00AD7AD8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i/>
                <w:iCs/>
                <w:kern w:val="0"/>
                <w:sz w:val="20"/>
                <w:szCs w:val="20"/>
                <w14:ligatures w14:val="none"/>
              </w:rPr>
            </w:pPr>
            <w:r w:rsidRPr="00CF1CCE">
              <w:rPr>
                <w:rFonts w:asciiTheme="majorBidi" w:eastAsia="Times New Roman" w:hAnsiTheme="majorBidi" w:cstheme="majorBidi"/>
                <w:i/>
                <w:iCs/>
                <w:kern w:val="0"/>
                <w:sz w:val="20"/>
                <w:szCs w:val="20"/>
                <w14:ligatures w14:val="none"/>
              </w:rPr>
              <w:t>Mean</w:t>
            </w:r>
          </w:p>
        </w:tc>
        <w:tc>
          <w:tcPr>
            <w:tcW w:w="1017" w:type="pct"/>
            <w:gridSpan w:val="2"/>
            <w:shd w:val="clear" w:color="auto" w:fill="auto"/>
            <w:noWrap/>
            <w:hideMark/>
          </w:tcPr>
          <w:p w14:paraId="1BEA13CC" w14:textId="77777777" w:rsidR="00AD7AD8" w:rsidRPr="00CF1CCE" w:rsidRDefault="00AD7AD8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i/>
                <w:iCs/>
                <w:kern w:val="0"/>
                <w:sz w:val="20"/>
                <w:szCs w:val="20"/>
                <w14:ligatures w14:val="none"/>
              </w:rPr>
            </w:pPr>
          </w:p>
          <w:p w14:paraId="7E064130" w14:textId="77777777" w:rsidR="00AD7AD8" w:rsidRPr="00CF1CCE" w:rsidRDefault="00AD7AD8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i/>
                <w:iCs/>
                <w:kern w:val="0"/>
                <w:sz w:val="20"/>
                <w:szCs w:val="20"/>
                <w14:ligatures w14:val="none"/>
              </w:rPr>
            </w:pPr>
            <w:r w:rsidRPr="00CF1CCE">
              <w:rPr>
                <w:rFonts w:asciiTheme="majorBidi" w:eastAsia="Times New Roman" w:hAnsiTheme="majorBidi" w:cstheme="majorBidi"/>
                <w:i/>
                <w:iCs/>
                <w:kern w:val="0"/>
                <w:sz w:val="20"/>
                <w:szCs w:val="20"/>
                <w14:ligatures w14:val="none"/>
              </w:rPr>
              <w:t>95% CI</w:t>
            </w:r>
          </w:p>
        </w:tc>
        <w:tc>
          <w:tcPr>
            <w:tcW w:w="1453" w:type="pct"/>
            <w:gridSpan w:val="2"/>
            <w:shd w:val="clear" w:color="auto" w:fill="auto"/>
            <w:hideMark/>
          </w:tcPr>
          <w:p w14:paraId="50FFC499" w14:textId="77777777" w:rsidR="00AD7AD8" w:rsidRPr="00CF1CCE" w:rsidRDefault="00AD7AD8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i/>
                <w:iCs/>
                <w:kern w:val="0"/>
                <w:sz w:val="20"/>
                <w:szCs w:val="20"/>
                <w14:ligatures w14:val="none"/>
              </w:rPr>
            </w:pPr>
          </w:p>
        </w:tc>
      </w:tr>
      <w:tr w:rsidR="00AD7AD8" w:rsidRPr="00311E3B" w14:paraId="4749C375" w14:textId="77777777" w:rsidTr="004F4F9B">
        <w:trPr>
          <w:trHeight w:val="35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62" w:type="pct"/>
            <w:gridSpan w:val="2"/>
            <w:tcBorders>
              <w:top w:val="nil"/>
            </w:tcBorders>
            <w:shd w:val="clear" w:color="auto" w:fill="auto"/>
            <w:noWrap/>
          </w:tcPr>
          <w:p w14:paraId="1BB9FDDF" w14:textId="77777777" w:rsidR="002D799A" w:rsidRPr="00CF1CCE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kern w:val="0"/>
                <w:sz w:val="20"/>
                <w:szCs w:val="20"/>
                <w14:ligatures w14:val="none"/>
              </w:rPr>
            </w:pPr>
            <w:r w:rsidRPr="00CF1CCE">
              <w:rPr>
                <w:rFonts w:asciiTheme="majorBidi" w:eastAsia="Times New Roman" w:hAnsiTheme="majorBidi" w:cstheme="majorBidi"/>
                <w:kern w:val="0"/>
                <w:sz w:val="20"/>
                <w:szCs w:val="20"/>
                <w14:ligatures w14:val="none"/>
              </w:rPr>
              <w:t>Family Income</w:t>
            </w:r>
          </w:p>
          <w:p w14:paraId="494D1161" w14:textId="77777777" w:rsidR="002D799A" w:rsidRPr="00CF1CCE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kern w:val="0"/>
                <w:sz w:val="20"/>
                <w:szCs w:val="20"/>
                <w14:ligatures w14:val="none"/>
              </w:rPr>
            </w:pPr>
            <w:r w:rsidRPr="00CF1CCE">
              <w:rPr>
                <w:rFonts w:asciiTheme="majorBidi" w:eastAsia="Times New Roman" w:hAnsiTheme="majorBidi" w:cstheme="majorBidi"/>
                <w:kern w:val="0"/>
                <w:sz w:val="20"/>
                <w:szCs w:val="20"/>
                <w14:ligatures w14:val="none"/>
              </w:rPr>
              <w:t> </w:t>
            </w:r>
          </w:p>
        </w:tc>
        <w:tc>
          <w:tcPr>
            <w:tcW w:w="567" w:type="pct"/>
            <w:gridSpan w:val="2"/>
            <w:tcBorders>
              <w:top w:val="nil"/>
            </w:tcBorders>
            <w:shd w:val="clear" w:color="auto" w:fill="auto"/>
            <w:noWrap/>
          </w:tcPr>
          <w:p w14:paraId="2CA08703" w14:textId="77777777" w:rsidR="002D799A" w:rsidRPr="00CF1CCE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018" w:type="pct"/>
            <w:gridSpan w:val="2"/>
            <w:tcBorders>
              <w:top w:val="nil"/>
            </w:tcBorders>
            <w:shd w:val="clear" w:color="auto" w:fill="auto"/>
            <w:noWrap/>
          </w:tcPr>
          <w:p w14:paraId="25685096" w14:textId="77777777" w:rsidR="002D799A" w:rsidRPr="00CF1CCE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354" w:type="pct"/>
            <w:tcBorders>
              <w:top w:val="nil"/>
            </w:tcBorders>
            <w:shd w:val="clear" w:color="auto" w:fill="auto"/>
            <w:noWrap/>
          </w:tcPr>
          <w:p w14:paraId="2DE863CF" w14:textId="77777777" w:rsidR="002D799A" w:rsidRPr="00311E3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</w:tr>
      <w:tr w:rsidR="00AD7AD8" w:rsidRPr="00311E3B" w14:paraId="65E80D5B" w14:textId="77777777" w:rsidTr="004F4F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62" w:type="pct"/>
            <w:gridSpan w:val="2"/>
            <w:shd w:val="clear" w:color="auto" w:fill="auto"/>
            <w:noWrap/>
          </w:tcPr>
          <w:p w14:paraId="73DC2F60" w14:textId="77777777" w:rsidR="002D799A" w:rsidRPr="00CF1CCE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kern w:val="0"/>
                <w:sz w:val="20"/>
                <w:szCs w:val="20"/>
                <w14:ligatures w14:val="none"/>
              </w:rPr>
            </w:pPr>
            <w:r w:rsidRPr="00CF1CCE">
              <w:rPr>
                <w:rFonts w:asciiTheme="majorBidi" w:eastAsia="Times New Roman" w:hAnsiTheme="majorBidi" w:cstheme="majorBidi"/>
                <w:b w:val="0"/>
                <w:bCs w:val="0"/>
                <w:kern w:val="0"/>
                <w:sz w:val="20"/>
                <w:szCs w:val="20"/>
                <w14:ligatures w14:val="none"/>
              </w:rPr>
              <w:t>Negative/poor/low</w:t>
            </w:r>
          </w:p>
        </w:tc>
        <w:tc>
          <w:tcPr>
            <w:tcW w:w="567" w:type="pct"/>
            <w:gridSpan w:val="2"/>
            <w:shd w:val="clear" w:color="auto" w:fill="auto"/>
            <w:noWrap/>
          </w:tcPr>
          <w:p w14:paraId="611267D7" w14:textId="77777777" w:rsidR="002D799A" w:rsidRPr="00CF1CCE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kern w:val="0"/>
                <w:sz w:val="20"/>
                <w:szCs w:val="20"/>
                <w14:ligatures w14:val="none"/>
              </w:rPr>
            </w:pPr>
            <w:r w:rsidRPr="00CF1CCE">
              <w:rPr>
                <w:rFonts w:asciiTheme="majorBidi" w:eastAsia="Times New Roman" w:hAnsiTheme="majorBidi" w:cstheme="majorBidi"/>
                <w:kern w:val="0"/>
                <w:sz w:val="20"/>
                <w:szCs w:val="20"/>
                <w14:ligatures w14:val="none"/>
              </w:rPr>
              <w:t>371</w:t>
            </w:r>
          </w:p>
        </w:tc>
        <w:tc>
          <w:tcPr>
            <w:tcW w:w="1018" w:type="pct"/>
            <w:gridSpan w:val="2"/>
            <w:shd w:val="clear" w:color="auto" w:fill="auto"/>
            <w:noWrap/>
          </w:tcPr>
          <w:p w14:paraId="1A268796" w14:textId="77777777" w:rsidR="002D799A" w:rsidRPr="00CF1CCE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kern w:val="0"/>
                <w:sz w:val="20"/>
                <w:szCs w:val="20"/>
                <w14:ligatures w14:val="none"/>
              </w:rPr>
            </w:pPr>
            <w:r w:rsidRPr="00CF1CCE">
              <w:rPr>
                <w:rFonts w:asciiTheme="majorBidi" w:eastAsia="Times New Roman" w:hAnsiTheme="majorBidi" w:cstheme="majorBidi"/>
                <w:kern w:val="0"/>
                <w:sz w:val="20"/>
                <w:szCs w:val="20"/>
                <w14:ligatures w14:val="none"/>
              </w:rPr>
              <w:t>(337 - 406)</w:t>
            </w:r>
          </w:p>
        </w:tc>
        <w:tc>
          <w:tcPr>
            <w:tcW w:w="1354" w:type="pct"/>
            <w:shd w:val="clear" w:color="auto" w:fill="auto"/>
            <w:noWrap/>
          </w:tcPr>
          <w:p w14:paraId="532C4F39" w14:textId="77777777" w:rsidR="002D799A" w:rsidRPr="00311E3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color w:val="000000"/>
                <w:sz w:val="20"/>
                <w:szCs w:val="20"/>
              </w:rPr>
              <w:t>60</w:t>
            </w:r>
          </w:p>
        </w:tc>
      </w:tr>
      <w:tr w:rsidR="00AD7AD8" w:rsidRPr="00311E3B" w14:paraId="3D590657" w14:textId="77777777" w:rsidTr="004F4F9B">
        <w:trPr>
          <w:trHeight w:val="35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62" w:type="pct"/>
            <w:gridSpan w:val="2"/>
            <w:shd w:val="clear" w:color="auto" w:fill="auto"/>
            <w:noWrap/>
          </w:tcPr>
          <w:p w14:paraId="1255391F" w14:textId="77777777" w:rsidR="002D799A" w:rsidRPr="00CF1CCE" w:rsidRDefault="002D799A" w:rsidP="004F4F9B">
            <w:pPr>
              <w:rPr>
                <w:rFonts w:asciiTheme="majorBidi" w:eastAsia="Times New Roman" w:hAnsiTheme="majorBidi" w:cstheme="majorBidi"/>
                <w:kern w:val="0"/>
                <w:sz w:val="20"/>
                <w:szCs w:val="20"/>
                <w14:ligatures w14:val="none"/>
              </w:rPr>
            </w:pPr>
            <w:r w:rsidRPr="00CF1CCE">
              <w:rPr>
                <w:rFonts w:asciiTheme="majorBidi" w:eastAsia="Times New Roman" w:hAnsiTheme="majorBidi" w:cstheme="majorBidi"/>
                <w:b w:val="0"/>
                <w:bCs w:val="0"/>
                <w:kern w:val="0"/>
                <w:sz w:val="20"/>
                <w:szCs w:val="20"/>
                <w14:ligatures w14:val="none"/>
              </w:rPr>
              <w:t>Middle</w:t>
            </w:r>
          </w:p>
        </w:tc>
        <w:tc>
          <w:tcPr>
            <w:tcW w:w="567" w:type="pct"/>
            <w:gridSpan w:val="2"/>
            <w:shd w:val="clear" w:color="auto" w:fill="auto"/>
            <w:noWrap/>
          </w:tcPr>
          <w:p w14:paraId="6A7D24AA" w14:textId="77777777" w:rsidR="002D799A" w:rsidRPr="00CF1CCE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kern w:val="0"/>
                <w:sz w:val="20"/>
                <w:szCs w:val="20"/>
                <w14:ligatures w14:val="none"/>
              </w:rPr>
            </w:pPr>
            <w:r w:rsidRPr="00CF1CCE">
              <w:rPr>
                <w:rFonts w:asciiTheme="majorBidi" w:eastAsia="Times New Roman" w:hAnsiTheme="majorBidi" w:cstheme="majorBidi"/>
                <w:kern w:val="0"/>
                <w:sz w:val="20"/>
                <w:szCs w:val="20"/>
                <w14:ligatures w14:val="none"/>
              </w:rPr>
              <w:t>439</w:t>
            </w:r>
          </w:p>
        </w:tc>
        <w:tc>
          <w:tcPr>
            <w:tcW w:w="1018" w:type="pct"/>
            <w:gridSpan w:val="2"/>
            <w:shd w:val="clear" w:color="auto" w:fill="auto"/>
            <w:noWrap/>
          </w:tcPr>
          <w:p w14:paraId="5DF475C2" w14:textId="77777777" w:rsidR="002D799A" w:rsidRPr="00CF1CCE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kern w:val="0"/>
                <w:sz w:val="20"/>
                <w:szCs w:val="20"/>
                <w14:ligatures w14:val="none"/>
              </w:rPr>
            </w:pPr>
            <w:r w:rsidRPr="00CF1CCE">
              <w:rPr>
                <w:rFonts w:asciiTheme="majorBidi" w:eastAsia="Times New Roman" w:hAnsiTheme="majorBidi" w:cstheme="majorBidi"/>
                <w:kern w:val="0"/>
                <w:sz w:val="20"/>
                <w:szCs w:val="20"/>
                <w14:ligatures w14:val="none"/>
              </w:rPr>
              <w:t>(385 - 492)</w:t>
            </w:r>
          </w:p>
        </w:tc>
        <w:tc>
          <w:tcPr>
            <w:tcW w:w="1354" w:type="pct"/>
            <w:shd w:val="clear" w:color="auto" w:fill="auto"/>
            <w:noWrap/>
          </w:tcPr>
          <w:p w14:paraId="065671D1" w14:textId="77777777" w:rsidR="002D799A" w:rsidRPr="00311E3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color w:val="000000"/>
                <w:sz w:val="20"/>
                <w:szCs w:val="20"/>
              </w:rPr>
              <w:t>71</w:t>
            </w:r>
          </w:p>
        </w:tc>
      </w:tr>
      <w:tr w:rsidR="00AD7AD8" w:rsidRPr="00311E3B" w14:paraId="33078E6D" w14:textId="77777777" w:rsidTr="004F4F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62" w:type="pct"/>
            <w:gridSpan w:val="2"/>
            <w:shd w:val="clear" w:color="auto" w:fill="auto"/>
            <w:noWrap/>
          </w:tcPr>
          <w:p w14:paraId="1B54FFEA" w14:textId="77777777" w:rsidR="002D799A" w:rsidRPr="00CF1CCE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kern w:val="0"/>
                <w:sz w:val="20"/>
                <w:szCs w:val="20"/>
                <w14:ligatures w14:val="none"/>
              </w:rPr>
            </w:pPr>
            <w:r w:rsidRPr="00CF1CCE">
              <w:rPr>
                <w:rFonts w:asciiTheme="majorBidi" w:eastAsia="Times New Roman" w:hAnsiTheme="majorBidi" w:cstheme="majorBidi"/>
                <w:b w:val="0"/>
                <w:bCs w:val="0"/>
                <w:kern w:val="0"/>
                <w:sz w:val="20"/>
                <w:szCs w:val="20"/>
                <w14:ligatures w14:val="none"/>
              </w:rPr>
              <w:t>High</w:t>
            </w:r>
          </w:p>
        </w:tc>
        <w:tc>
          <w:tcPr>
            <w:tcW w:w="567" w:type="pct"/>
            <w:gridSpan w:val="2"/>
            <w:shd w:val="clear" w:color="auto" w:fill="auto"/>
            <w:noWrap/>
          </w:tcPr>
          <w:p w14:paraId="26EA725A" w14:textId="77777777" w:rsidR="002D799A" w:rsidRPr="00CF1CCE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kern w:val="0"/>
                <w:sz w:val="20"/>
                <w:szCs w:val="20"/>
                <w14:ligatures w14:val="none"/>
              </w:rPr>
            </w:pPr>
            <w:r w:rsidRPr="00CF1CCE">
              <w:rPr>
                <w:rFonts w:asciiTheme="majorBidi" w:eastAsia="Times New Roman" w:hAnsiTheme="majorBidi" w:cstheme="majorBidi"/>
                <w:kern w:val="0"/>
                <w:sz w:val="20"/>
                <w:szCs w:val="20"/>
                <w14:ligatures w14:val="none"/>
              </w:rPr>
              <w:t>469</w:t>
            </w:r>
          </w:p>
        </w:tc>
        <w:tc>
          <w:tcPr>
            <w:tcW w:w="1018" w:type="pct"/>
            <w:gridSpan w:val="2"/>
            <w:shd w:val="clear" w:color="auto" w:fill="auto"/>
            <w:noWrap/>
          </w:tcPr>
          <w:p w14:paraId="0B319EF8" w14:textId="77777777" w:rsidR="002D799A" w:rsidRPr="00CF1CCE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kern w:val="0"/>
                <w:sz w:val="20"/>
                <w:szCs w:val="20"/>
                <w14:ligatures w14:val="none"/>
              </w:rPr>
            </w:pPr>
            <w:r w:rsidRPr="00CF1CCE">
              <w:rPr>
                <w:rFonts w:asciiTheme="majorBidi" w:eastAsia="Times New Roman" w:hAnsiTheme="majorBidi" w:cstheme="majorBidi"/>
                <w:kern w:val="0"/>
                <w:sz w:val="20"/>
                <w:szCs w:val="20"/>
                <w14:ligatures w14:val="none"/>
              </w:rPr>
              <w:t>(426 - 512)</w:t>
            </w:r>
          </w:p>
        </w:tc>
        <w:tc>
          <w:tcPr>
            <w:tcW w:w="1354" w:type="pct"/>
            <w:shd w:val="clear" w:color="auto" w:fill="auto"/>
            <w:noWrap/>
          </w:tcPr>
          <w:p w14:paraId="09AC5362" w14:textId="77777777" w:rsidR="002D799A" w:rsidRPr="00311E3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color w:val="000000"/>
                <w:sz w:val="20"/>
                <w:szCs w:val="20"/>
              </w:rPr>
              <w:t>76</w:t>
            </w:r>
          </w:p>
        </w:tc>
      </w:tr>
      <w:tr w:rsidR="00AD7AD8" w:rsidRPr="00311E3B" w14:paraId="56D74D28" w14:textId="77777777" w:rsidTr="004F4F9B">
        <w:trPr>
          <w:trHeight w:val="35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62" w:type="pct"/>
            <w:gridSpan w:val="2"/>
            <w:tcBorders>
              <w:bottom w:val="nil"/>
            </w:tcBorders>
            <w:shd w:val="clear" w:color="auto" w:fill="auto"/>
            <w:noWrap/>
          </w:tcPr>
          <w:p w14:paraId="43EFAB70" w14:textId="77777777" w:rsidR="002D799A" w:rsidRPr="00CF1CCE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kern w:val="0"/>
                <w:sz w:val="20"/>
                <w:szCs w:val="20"/>
                <w14:ligatures w14:val="none"/>
              </w:rPr>
            </w:pPr>
            <w:r w:rsidRPr="00CF1CCE">
              <w:rPr>
                <w:rFonts w:asciiTheme="majorBidi" w:eastAsia="Times New Roman" w:hAnsiTheme="majorBidi" w:cstheme="majorBidi"/>
                <w:kern w:val="0"/>
                <w:sz w:val="20"/>
                <w:szCs w:val="20"/>
                <w14:ligatures w14:val="none"/>
              </w:rPr>
              <w:t>Current Smoking</w:t>
            </w:r>
          </w:p>
          <w:p w14:paraId="5C90B83C" w14:textId="77777777" w:rsidR="002D799A" w:rsidRPr="00CF1CCE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kern w:val="0"/>
                <w:sz w:val="20"/>
                <w:szCs w:val="20"/>
                <w14:ligatures w14:val="none"/>
              </w:rPr>
            </w:pPr>
            <w:r w:rsidRPr="00CF1CCE">
              <w:rPr>
                <w:rFonts w:asciiTheme="majorBidi" w:eastAsia="Times New Roman" w:hAnsiTheme="majorBidi" w:cstheme="majorBidi"/>
                <w:kern w:val="0"/>
                <w:sz w:val="20"/>
                <w:szCs w:val="20"/>
                <w14:ligatures w14:val="none"/>
              </w:rPr>
              <w:t> </w:t>
            </w:r>
          </w:p>
        </w:tc>
        <w:tc>
          <w:tcPr>
            <w:tcW w:w="567" w:type="pct"/>
            <w:gridSpan w:val="2"/>
            <w:tcBorders>
              <w:bottom w:val="nil"/>
            </w:tcBorders>
            <w:shd w:val="clear" w:color="auto" w:fill="auto"/>
            <w:noWrap/>
          </w:tcPr>
          <w:p w14:paraId="36F8B9C1" w14:textId="77777777" w:rsidR="002D799A" w:rsidRPr="00CF1CCE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018" w:type="pct"/>
            <w:gridSpan w:val="2"/>
            <w:tcBorders>
              <w:bottom w:val="nil"/>
            </w:tcBorders>
            <w:shd w:val="clear" w:color="auto" w:fill="auto"/>
            <w:noWrap/>
          </w:tcPr>
          <w:p w14:paraId="7EFAE06D" w14:textId="77777777" w:rsidR="002D799A" w:rsidRPr="00CF1CCE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354" w:type="pct"/>
            <w:shd w:val="clear" w:color="auto" w:fill="auto"/>
            <w:noWrap/>
          </w:tcPr>
          <w:p w14:paraId="7980A217" w14:textId="77777777" w:rsidR="002D799A" w:rsidRPr="00311E3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</w:tr>
      <w:tr w:rsidR="00AD7AD8" w:rsidRPr="00311E3B" w14:paraId="00EBC804" w14:textId="77777777" w:rsidTr="004F4F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62" w:type="pct"/>
            <w:gridSpan w:val="2"/>
            <w:tcBorders>
              <w:top w:val="nil"/>
            </w:tcBorders>
            <w:shd w:val="clear" w:color="auto" w:fill="auto"/>
            <w:noWrap/>
          </w:tcPr>
          <w:p w14:paraId="1CB7DAAA" w14:textId="77777777" w:rsidR="002D799A" w:rsidRPr="00311E3B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>Yes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</w:p>
        </w:tc>
        <w:tc>
          <w:tcPr>
            <w:tcW w:w="567" w:type="pct"/>
            <w:gridSpan w:val="2"/>
            <w:tcBorders>
              <w:top w:val="nil"/>
            </w:tcBorders>
            <w:shd w:val="clear" w:color="auto" w:fill="auto"/>
            <w:noWrap/>
          </w:tcPr>
          <w:p w14:paraId="544C6B25" w14:textId="77777777" w:rsidR="002D799A" w:rsidRPr="00311E3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03</w:t>
            </w:r>
          </w:p>
        </w:tc>
        <w:tc>
          <w:tcPr>
            <w:tcW w:w="1018" w:type="pct"/>
            <w:gridSpan w:val="2"/>
            <w:tcBorders>
              <w:top w:val="nil"/>
            </w:tcBorders>
            <w:shd w:val="clear" w:color="auto" w:fill="auto"/>
            <w:noWrap/>
          </w:tcPr>
          <w:p w14:paraId="12B75DE9" w14:textId="77777777" w:rsidR="002D799A" w:rsidRPr="00311E3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(362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57)</w:t>
            </w:r>
          </w:p>
        </w:tc>
        <w:tc>
          <w:tcPr>
            <w:tcW w:w="1354" w:type="pct"/>
            <w:shd w:val="clear" w:color="auto" w:fill="auto"/>
            <w:noWrap/>
          </w:tcPr>
          <w:p w14:paraId="1F9A639A" w14:textId="77777777" w:rsidR="002D799A" w:rsidRPr="00311E3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66</w:t>
            </w:r>
          </w:p>
        </w:tc>
      </w:tr>
      <w:tr w:rsidR="00AD7AD8" w:rsidRPr="00311E3B" w14:paraId="28A0FFF0" w14:textId="77777777" w:rsidTr="004F4F9B">
        <w:trPr>
          <w:trHeight w:val="35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62" w:type="pct"/>
            <w:gridSpan w:val="2"/>
            <w:shd w:val="clear" w:color="auto" w:fill="auto"/>
            <w:noWrap/>
          </w:tcPr>
          <w:p w14:paraId="7064F65A" w14:textId="77777777" w:rsidR="002D799A" w:rsidRPr="00311E3B" w:rsidRDefault="002D799A" w:rsidP="004F4F9B">
            <w:pP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>No</w:t>
            </w:r>
          </w:p>
        </w:tc>
        <w:tc>
          <w:tcPr>
            <w:tcW w:w="567" w:type="pct"/>
            <w:gridSpan w:val="2"/>
            <w:shd w:val="clear" w:color="auto" w:fill="auto"/>
            <w:noWrap/>
          </w:tcPr>
          <w:p w14:paraId="6C4BBDAD" w14:textId="77777777" w:rsidR="002D799A" w:rsidRPr="00311E3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34</w:t>
            </w:r>
          </w:p>
        </w:tc>
        <w:tc>
          <w:tcPr>
            <w:tcW w:w="1018" w:type="pct"/>
            <w:gridSpan w:val="2"/>
            <w:shd w:val="clear" w:color="auto" w:fill="auto"/>
            <w:noWrap/>
          </w:tcPr>
          <w:p w14:paraId="30B87947" w14:textId="77777777" w:rsidR="002D799A" w:rsidRPr="00311E3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(408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60)</w:t>
            </w:r>
          </w:p>
        </w:tc>
        <w:tc>
          <w:tcPr>
            <w:tcW w:w="1354" w:type="pct"/>
            <w:shd w:val="clear" w:color="auto" w:fill="auto"/>
            <w:noWrap/>
          </w:tcPr>
          <w:p w14:paraId="30117422" w14:textId="77777777" w:rsidR="002D799A" w:rsidRPr="00311E3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71</w:t>
            </w:r>
          </w:p>
        </w:tc>
      </w:tr>
      <w:tr w:rsidR="00AD7AD8" w:rsidRPr="00311E3B" w14:paraId="4DF81528" w14:textId="77777777" w:rsidTr="004F4F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62" w:type="pct"/>
            <w:gridSpan w:val="2"/>
            <w:shd w:val="clear" w:color="auto" w:fill="auto"/>
            <w:noWrap/>
          </w:tcPr>
          <w:p w14:paraId="43876DE2" w14:textId="77777777" w:rsidR="002D799A" w:rsidRPr="00311E3B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BMI</w:t>
            </w:r>
          </w:p>
          <w:p w14:paraId="3D8F4CD2" w14:textId="77777777" w:rsidR="002D799A" w:rsidRPr="00311E3B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 </w:t>
            </w:r>
          </w:p>
        </w:tc>
        <w:tc>
          <w:tcPr>
            <w:tcW w:w="567" w:type="pct"/>
            <w:gridSpan w:val="2"/>
            <w:shd w:val="clear" w:color="auto" w:fill="auto"/>
            <w:noWrap/>
          </w:tcPr>
          <w:p w14:paraId="3D82E656" w14:textId="77777777" w:rsidR="002D799A" w:rsidRPr="00311E3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018" w:type="pct"/>
            <w:gridSpan w:val="2"/>
            <w:shd w:val="clear" w:color="auto" w:fill="auto"/>
            <w:noWrap/>
          </w:tcPr>
          <w:p w14:paraId="61CB471C" w14:textId="77777777" w:rsidR="002D799A" w:rsidRPr="00311E3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354" w:type="pct"/>
            <w:shd w:val="clear" w:color="auto" w:fill="auto"/>
            <w:noWrap/>
          </w:tcPr>
          <w:p w14:paraId="4E73DD28" w14:textId="77777777" w:rsidR="002D799A" w:rsidRPr="00311E3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</w:tr>
      <w:tr w:rsidR="00AD7AD8" w:rsidRPr="00311E3B" w14:paraId="790A0433" w14:textId="77777777" w:rsidTr="004F4F9B">
        <w:trPr>
          <w:trHeight w:val="35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62" w:type="pct"/>
            <w:gridSpan w:val="2"/>
            <w:shd w:val="clear" w:color="auto" w:fill="auto"/>
            <w:noWrap/>
          </w:tcPr>
          <w:p w14:paraId="41508044" w14:textId="77777777" w:rsidR="002D799A" w:rsidRPr="00311E3B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>Underweight/Normal</w:t>
            </w:r>
          </w:p>
        </w:tc>
        <w:tc>
          <w:tcPr>
            <w:tcW w:w="567" w:type="pct"/>
            <w:gridSpan w:val="2"/>
            <w:shd w:val="clear" w:color="auto" w:fill="auto"/>
            <w:noWrap/>
          </w:tcPr>
          <w:p w14:paraId="48557749" w14:textId="77777777" w:rsidR="002D799A" w:rsidRPr="00311E3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25</w:t>
            </w:r>
          </w:p>
        </w:tc>
        <w:tc>
          <w:tcPr>
            <w:tcW w:w="1018" w:type="pct"/>
            <w:gridSpan w:val="2"/>
            <w:shd w:val="clear" w:color="auto" w:fill="auto"/>
            <w:noWrap/>
          </w:tcPr>
          <w:p w14:paraId="11CE0968" w14:textId="77777777" w:rsidR="002D799A" w:rsidRPr="00311E3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(370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80)</w:t>
            </w:r>
          </w:p>
        </w:tc>
        <w:tc>
          <w:tcPr>
            <w:tcW w:w="1354" w:type="pct"/>
            <w:shd w:val="clear" w:color="auto" w:fill="auto"/>
            <w:noWrap/>
          </w:tcPr>
          <w:p w14:paraId="284BA51D" w14:textId="77777777" w:rsidR="002D799A" w:rsidRPr="00311E3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color w:val="000000"/>
                <w:sz w:val="20"/>
                <w:szCs w:val="20"/>
              </w:rPr>
              <w:t>69</w:t>
            </w:r>
          </w:p>
        </w:tc>
      </w:tr>
      <w:tr w:rsidR="00AD7AD8" w:rsidRPr="00311E3B" w14:paraId="296ADC06" w14:textId="77777777" w:rsidTr="004F4F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62" w:type="pct"/>
            <w:gridSpan w:val="2"/>
            <w:shd w:val="clear" w:color="auto" w:fill="auto"/>
            <w:noWrap/>
          </w:tcPr>
          <w:p w14:paraId="1050215A" w14:textId="77777777" w:rsidR="002D799A" w:rsidRPr="00311E3B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>Overweight</w:t>
            </w:r>
          </w:p>
        </w:tc>
        <w:tc>
          <w:tcPr>
            <w:tcW w:w="567" w:type="pct"/>
            <w:gridSpan w:val="2"/>
            <w:shd w:val="clear" w:color="auto" w:fill="auto"/>
            <w:noWrap/>
          </w:tcPr>
          <w:p w14:paraId="6D1C20E1" w14:textId="77777777" w:rsidR="002D799A" w:rsidRPr="00311E3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20</w:t>
            </w:r>
          </w:p>
        </w:tc>
        <w:tc>
          <w:tcPr>
            <w:tcW w:w="1018" w:type="pct"/>
            <w:gridSpan w:val="2"/>
            <w:shd w:val="clear" w:color="auto" w:fill="auto"/>
            <w:noWrap/>
          </w:tcPr>
          <w:p w14:paraId="6B2657DD" w14:textId="77777777" w:rsidR="002D799A" w:rsidRPr="00311E3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(375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67)</w:t>
            </w:r>
          </w:p>
        </w:tc>
        <w:tc>
          <w:tcPr>
            <w:tcW w:w="1354" w:type="pct"/>
            <w:shd w:val="clear" w:color="auto" w:fill="auto"/>
            <w:noWrap/>
          </w:tcPr>
          <w:p w14:paraId="3905AA81" w14:textId="77777777" w:rsidR="002D799A" w:rsidRPr="00311E3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color w:val="000000"/>
                <w:sz w:val="20"/>
                <w:szCs w:val="20"/>
              </w:rPr>
              <w:t>68</w:t>
            </w:r>
          </w:p>
        </w:tc>
      </w:tr>
      <w:tr w:rsidR="00AD7AD8" w:rsidRPr="00311E3B" w14:paraId="7E38D98A" w14:textId="77777777" w:rsidTr="004F4F9B">
        <w:trPr>
          <w:trHeight w:val="35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62" w:type="pct"/>
            <w:gridSpan w:val="2"/>
            <w:shd w:val="clear" w:color="auto" w:fill="auto"/>
            <w:noWrap/>
          </w:tcPr>
          <w:p w14:paraId="03879EC3" w14:textId="77777777" w:rsidR="002D799A" w:rsidRPr="00311E3B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>Obese</w:t>
            </w:r>
          </w:p>
        </w:tc>
        <w:tc>
          <w:tcPr>
            <w:tcW w:w="567" w:type="pct"/>
            <w:gridSpan w:val="2"/>
            <w:shd w:val="clear" w:color="auto" w:fill="auto"/>
            <w:noWrap/>
          </w:tcPr>
          <w:p w14:paraId="04E24462" w14:textId="77777777" w:rsidR="002D799A" w:rsidRPr="00311E3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38</w:t>
            </w:r>
          </w:p>
        </w:tc>
        <w:tc>
          <w:tcPr>
            <w:tcW w:w="1018" w:type="pct"/>
            <w:gridSpan w:val="2"/>
            <w:shd w:val="clear" w:color="auto" w:fill="auto"/>
            <w:noWrap/>
          </w:tcPr>
          <w:p w14:paraId="77661726" w14:textId="77777777" w:rsidR="002D799A" w:rsidRPr="00311E3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(402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74)</w:t>
            </w:r>
          </w:p>
        </w:tc>
        <w:tc>
          <w:tcPr>
            <w:tcW w:w="1354" w:type="pct"/>
            <w:shd w:val="clear" w:color="auto" w:fill="auto"/>
            <w:noWrap/>
          </w:tcPr>
          <w:p w14:paraId="22930BCF" w14:textId="77777777" w:rsidR="002D799A" w:rsidRPr="00311E3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color w:val="000000"/>
                <w:sz w:val="20"/>
                <w:szCs w:val="20"/>
              </w:rPr>
              <w:t>71</w:t>
            </w:r>
          </w:p>
        </w:tc>
      </w:tr>
      <w:tr w:rsidR="00AD7AD8" w:rsidRPr="00311E3B" w14:paraId="17EF3059" w14:textId="77777777" w:rsidTr="004F4F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62" w:type="pct"/>
            <w:gridSpan w:val="2"/>
            <w:shd w:val="clear" w:color="auto" w:fill="auto"/>
            <w:noWrap/>
          </w:tcPr>
          <w:p w14:paraId="65FE7F10" w14:textId="77777777" w:rsidR="002D799A" w:rsidRPr="00311E3B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CCI Score</w:t>
            </w:r>
          </w:p>
          <w:p w14:paraId="6F5D736F" w14:textId="77777777" w:rsidR="002D799A" w:rsidRPr="00311E3B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 </w:t>
            </w:r>
          </w:p>
        </w:tc>
        <w:tc>
          <w:tcPr>
            <w:tcW w:w="567" w:type="pct"/>
            <w:gridSpan w:val="2"/>
            <w:shd w:val="clear" w:color="auto" w:fill="auto"/>
            <w:noWrap/>
          </w:tcPr>
          <w:p w14:paraId="6F22555E" w14:textId="77777777" w:rsidR="002D799A" w:rsidRPr="00311E3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018" w:type="pct"/>
            <w:gridSpan w:val="2"/>
            <w:shd w:val="clear" w:color="auto" w:fill="auto"/>
            <w:noWrap/>
          </w:tcPr>
          <w:p w14:paraId="1331F4A8" w14:textId="77777777" w:rsidR="002D799A" w:rsidRPr="00311E3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354" w:type="pct"/>
            <w:shd w:val="clear" w:color="auto" w:fill="auto"/>
            <w:noWrap/>
          </w:tcPr>
          <w:p w14:paraId="7E838E18" w14:textId="77777777" w:rsidR="002D799A" w:rsidRPr="00311E3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</w:tr>
      <w:tr w:rsidR="00AD7AD8" w:rsidRPr="00311E3B" w14:paraId="69805B73" w14:textId="77777777" w:rsidTr="004F4F9B">
        <w:trPr>
          <w:trHeight w:val="35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62" w:type="pct"/>
            <w:gridSpan w:val="2"/>
            <w:shd w:val="clear" w:color="auto" w:fill="auto"/>
            <w:noWrap/>
          </w:tcPr>
          <w:p w14:paraId="4E1E8319" w14:textId="77777777" w:rsidR="002D799A" w:rsidRPr="00311E3B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>0</w:t>
            </w:r>
          </w:p>
        </w:tc>
        <w:tc>
          <w:tcPr>
            <w:tcW w:w="567" w:type="pct"/>
            <w:gridSpan w:val="2"/>
            <w:shd w:val="clear" w:color="auto" w:fill="auto"/>
            <w:noWrap/>
          </w:tcPr>
          <w:p w14:paraId="03983BD7" w14:textId="77777777" w:rsidR="002D799A" w:rsidRPr="00311E3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15</w:t>
            </w:r>
          </w:p>
        </w:tc>
        <w:tc>
          <w:tcPr>
            <w:tcW w:w="1018" w:type="pct"/>
            <w:gridSpan w:val="2"/>
            <w:shd w:val="clear" w:color="auto" w:fill="auto"/>
            <w:noWrap/>
          </w:tcPr>
          <w:p w14:paraId="023C4DD9" w14:textId="77777777" w:rsidR="002D799A" w:rsidRPr="00311E3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(383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47)</w:t>
            </w:r>
          </w:p>
        </w:tc>
        <w:tc>
          <w:tcPr>
            <w:tcW w:w="1354" w:type="pct"/>
            <w:shd w:val="clear" w:color="auto" w:fill="auto"/>
            <w:noWrap/>
          </w:tcPr>
          <w:p w14:paraId="5E832DC9" w14:textId="77777777" w:rsidR="002D799A" w:rsidRPr="00311E3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color w:val="000000"/>
                <w:sz w:val="20"/>
                <w:szCs w:val="20"/>
              </w:rPr>
              <w:t>68</w:t>
            </w:r>
          </w:p>
        </w:tc>
      </w:tr>
      <w:tr w:rsidR="00AD7AD8" w:rsidRPr="00311E3B" w14:paraId="6AD3E7DA" w14:textId="77777777" w:rsidTr="004F4F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62" w:type="pct"/>
            <w:gridSpan w:val="2"/>
            <w:shd w:val="clear" w:color="auto" w:fill="auto"/>
            <w:noWrap/>
          </w:tcPr>
          <w:p w14:paraId="7C413D0A" w14:textId="77777777" w:rsidR="002D799A" w:rsidRPr="00311E3B" w:rsidRDefault="002D799A" w:rsidP="004F4F9B">
            <w:pP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>1-2</w:t>
            </w:r>
          </w:p>
        </w:tc>
        <w:tc>
          <w:tcPr>
            <w:tcW w:w="567" w:type="pct"/>
            <w:gridSpan w:val="2"/>
            <w:shd w:val="clear" w:color="auto" w:fill="auto"/>
            <w:noWrap/>
          </w:tcPr>
          <w:p w14:paraId="6DCFA8E8" w14:textId="77777777" w:rsidR="002D799A" w:rsidRPr="00311E3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19</w:t>
            </w:r>
          </w:p>
        </w:tc>
        <w:tc>
          <w:tcPr>
            <w:tcW w:w="1018" w:type="pct"/>
            <w:gridSpan w:val="2"/>
            <w:shd w:val="clear" w:color="auto" w:fill="auto"/>
            <w:noWrap/>
          </w:tcPr>
          <w:p w14:paraId="528FCB49" w14:textId="77777777" w:rsidR="002D799A" w:rsidRPr="00311E3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(384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454)</w:t>
            </w:r>
          </w:p>
        </w:tc>
        <w:tc>
          <w:tcPr>
            <w:tcW w:w="1354" w:type="pct"/>
            <w:shd w:val="clear" w:color="auto" w:fill="auto"/>
            <w:noWrap/>
          </w:tcPr>
          <w:p w14:paraId="717684DC" w14:textId="77777777" w:rsidR="002D799A" w:rsidRPr="00311E3B" w:rsidRDefault="002D799A" w:rsidP="004F4F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color w:val="000000"/>
                <w:sz w:val="20"/>
                <w:szCs w:val="20"/>
              </w:rPr>
              <w:t>68</w:t>
            </w:r>
          </w:p>
        </w:tc>
      </w:tr>
      <w:tr w:rsidR="00AD7AD8" w:rsidRPr="00311E3B" w14:paraId="747E27E7" w14:textId="77777777" w:rsidTr="004F4F9B">
        <w:trPr>
          <w:trHeight w:val="35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62" w:type="pct"/>
            <w:gridSpan w:val="2"/>
            <w:tcBorders>
              <w:bottom w:val="single" w:sz="4" w:space="0" w:color="auto"/>
            </w:tcBorders>
            <w:shd w:val="clear" w:color="auto" w:fill="auto"/>
            <w:noWrap/>
          </w:tcPr>
          <w:p w14:paraId="5E7280D1" w14:textId="77777777" w:rsidR="002D799A" w:rsidRPr="00311E3B" w:rsidRDefault="002D799A" w:rsidP="004F4F9B">
            <w:pPr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b w:val="0"/>
                <w:bCs w:val="0"/>
                <w:color w:val="000000"/>
                <w:kern w:val="0"/>
                <w:sz w:val="20"/>
                <w:szCs w:val="20"/>
                <w14:ligatures w14:val="none"/>
              </w:rPr>
              <w:t>≥3</w:t>
            </w:r>
          </w:p>
        </w:tc>
        <w:tc>
          <w:tcPr>
            <w:tcW w:w="567" w:type="pct"/>
            <w:gridSpan w:val="2"/>
            <w:tcBorders>
              <w:bottom w:val="single" w:sz="4" w:space="0" w:color="auto"/>
            </w:tcBorders>
            <w:shd w:val="clear" w:color="auto" w:fill="auto"/>
            <w:noWrap/>
          </w:tcPr>
          <w:p w14:paraId="69C4BE0C" w14:textId="77777777" w:rsidR="002D799A" w:rsidRPr="00311E3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503</w:t>
            </w:r>
          </w:p>
        </w:tc>
        <w:tc>
          <w:tcPr>
            <w:tcW w:w="1018" w:type="pct"/>
            <w:gridSpan w:val="2"/>
            <w:tcBorders>
              <w:bottom w:val="single" w:sz="4" w:space="0" w:color="auto"/>
            </w:tcBorders>
            <w:shd w:val="clear" w:color="auto" w:fill="auto"/>
            <w:noWrap/>
          </w:tcPr>
          <w:p w14:paraId="3BBBB052" w14:textId="77777777" w:rsidR="002D799A" w:rsidRPr="00311E3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(434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  <w:r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5D1B"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  <w:t>572)</w:t>
            </w:r>
          </w:p>
        </w:tc>
        <w:tc>
          <w:tcPr>
            <w:tcW w:w="1354" w:type="pct"/>
            <w:tcBorders>
              <w:bottom w:val="single" w:sz="4" w:space="0" w:color="auto"/>
            </w:tcBorders>
            <w:shd w:val="clear" w:color="auto" w:fill="auto"/>
            <w:noWrap/>
          </w:tcPr>
          <w:p w14:paraId="2A680B17" w14:textId="77777777" w:rsidR="002D799A" w:rsidRPr="00311E3B" w:rsidRDefault="002D799A" w:rsidP="004F4F9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color w:val="000000"/>
                <w:sz w:val="20"/>
                <w:szCs w:val="20"/>
              </w:rPr>
              <w:t>82</w:t>
            </w:r>
          </w:p>
        </w:tc>
      </w:tr>
    </w:tbl>
    <w:p w14:paraId="26CDABC0" w14:textId="77777777" w:rsidR="002D799A" w:rsidRDefault="002D799A" w:rsidP="004F4F9B">
      <w:pPr>
        <w:rPr>
          <w:rFonts w:asciiTheme="majorBidi" w:hAnsiTheme="majorBidi" w:cstheme="majorBidi"/>
          <w:sz w:val="32"/>
          <w:szCs w:val="32"/>
        </w:rPr>
      </w:pPr>
    </w:p>
    <w:p w14:paraId="29026547" w14:textId="5BF42EEE" w:rsidR="00D86A97" w:rsidRDefault="00D86A97" w:rsidP="007A16A3">
      <w:pPr>
        <w:rPr>
          <w:rFonts w:asciiTheme="majorBidi" w:hAnsiTheme="majorBidi" w:cstheme="majorBidi"/>
          <w:sz w:val="24"/>
          <w:szCs w:val="24"/>
        </w:rPr>
      </w:pPr>
    </w:p>
    <w:p w14:paraId="7CF26BA1" w14:textId="77777777" w:rsidR="00D86A97" w:rsidRDefault="00D86A97" w:rsidP="007A16A3">
      <w:pPr>
        <w:rPr>
          <w:rFonts w:asciiTheme="majorBidi" w:hAnsiTheme="majorBidi" w:cstheme="majorBidi"/>
          <w:sz w:val="24"/>
          <w:szCs w:val="24"/>
        </w:rPr>
      </w:pPr>
    </w:p>
    <w:p w14:paraId="6134EC6E" w14:textId="77777777" w:rsidR="00D86A97" w:rsidRDefault="00D86A97" w:rsidP="007A16A3">
      <w:pPr>
        <w:rPr>
          <w:rFonts w:asciiTheme="majorBidi" w:hAnsiTheme="majorBidi" w:cstheme="majorBidi"/>
          <w:sz w:val="24"/>
          <w:szCs w:val="24"/>
        </w:rPr>
      </w:pPr>
    </w:p>
    <w:p w14:paraId="4B0F168E" w14:textId="77777777" w:rsidR="00D86A97" w:rsidRDefault="00D86A97" w:rsidP="007A16A3">
      <w:pPr>
        <w:rPr>
          <w:rFonts w:asciiTheme="majorBidi" w:hAnsiTheme="majorBidi" w:cstheme="majorBidi"/>
          <w:sz w:val="24"/>
          <w:szCs w:val="24"/>
        </w:rPr>
      </w:pPr>
    </w:p>
    <w:p w14:paraId="0306AFB5" w14:textId="77777777" w:rsidR="00D86A97" w:rsidRDefault="00D86A97" w:rsidP="007A16A3">
      <w:pPr>
        <w:rPr>
          <w:rFonts w:asciiTheme="majorBidi" w:hAnsiTheme="majorBidi" w:cstheme="majorBidi"/>
          <w:sz w:val="24"/>
          <w:szCs w:val="24"/>
        </w:rPr>
      </w:pPr>
    </w:p>
    <w:p w14:paraId="3F71D837" w14:textId="77777777" w:rsidR="00D86A97" w:rsidRDefault="00D86A97" w:rsidP="007A16A3">
      <w:pPr>
        <w:rPr>
          <w:rFonts w:asciiTheme="majorBidi" w:hAnsiTheme="majorBidi" w:cstheme="majorBidi"/>
          <w:sz w:val="24"/>
          <w:szCs w:val="24"/>
        </w:rPr>
      </w:pPr>
    </w:p>
    <w:p w14:paraId="189B9725" w14:textId="77777777" w:rsidR="00D86A97" w:rsidRDefault="00D86A97" w:rsidP="007A16A3">
      <w:pPr>
        <w:rPr>
          <w:rFonts w:asciiTheme="majorBidi" w:hAnsiTheme="majorBidi" w:cstheme="majorBidi"/>
          <w:sz w:val="24"/>
          <w:szCs w:val="24"/>
        </w:rPr>
      </w:pPr>
    </w:p>
    <w:p w14:paraId="008C33D5" w14:textId="77777777" w:rsidR="00D86A97" w:rsidRDefault="00D86A97" w:rsidP="007A16A3">
      <w:pPr>
        <w:rPr>
          <w:rFonts w:asciiTheme="majorBidi" w:hAnsiTheme="majorBidi" w:cstheme="majorBidi"/>
          <w:sz w:val="24"/>
          <w:szCs w:val="24"/>
        </w:rPr>
      </w:pPr>
    </w:p>
    <w:p w14:paraId="13B51536" w14:textId="77777777" w:rsidR="00D86A97" w:rsidRDefault="00D86A97" w:rsidP="007A16A3">
      <w:pPr>
        <w:rPr>
          <w:rFonts w:asciiTheme="majorBidi" w:hAnsiTheme="majorBidi" w:cstheme="majorBidi"/>
          <w:sz w:val="24"/>
          <w:szCs w:val="24"/>
        </w:rPr>
      </w:pPr>
    </w:p>
    <w:p w14:paraId="74566F69" w14:textId="77777777" w:rsidR="003263A9" w:rsidRDefault="003263A9" w:rsidP="00C25CF0">
      <w:pPr>
        <w:spacing w:line="480" w:lineRule="auto"/>
        <w:rPr>
          <w:rFonts w:ascii="Times New Roman" w:hAnsi="Times New Roman" w:cs="Times New Roman"/>
        </w:rPr>
      </w:pPr>
    </w:p>
    <w:p w14:paraId="33E5BDF9" w14:textId="77777777" w:rsidR="00F1373A" w:rsidRPr="003263A9" w:rsidRDefault="00F1373A" w:rsidP="00F1373A">
      <w:pPr>
        <w:rPr>
          <w:rFonts w:asciiTheme="majorBidi" w:hAnsiTheme="majorBidi" w:cstheme="majorBidi"/>
          <w:sz w:val="24"/>
          <w:szCs w:val="24"/>
        </w:rPr>
      </w:pPr>
      <w:r w:rsidRPr="003263A9">
        <w:rPr>
          <w:rFonts w:asciiTheme="majorBidi" w:hAnsiTheme="majorBidi" w:cstheme="majorBidi"/>
          <w:sz w:val="24"/>
          <w:szCs w:val="24"/>
        </w:rPr>
        <w:lastRenderedPageBreak/>
        <w:t>Table S</w:t>
      </w:r>
      <w:r>
        <w:rPr>
          <w:rFonts w:asciiTheme="majorBidi" w:hAnsiTheme="majorBidi" w:cstheme="majorBidi"/>
          <w:sz w:val="24"/>
          <w:szCs w:val="24"/>
        </w:rPr>
        <w:t>3</w:t>
      </w:r>
      <w:r w:rsidRPr="003263A9">
        <w:rPr>
          <w:rFonts w:asciiTheme="majorBidi" w:hAnsiTheme="majorBidi" w:cstheme="majorBidi"/>
          <w:sz w:val="24"/>
          <w:szCs w:val="24"/>
        </w:rPr>
        <w:t>: Basic Lab Tests Costs for Primary Hypertension Diagnosis</w:t>
      </w:r>
      <w:r>
        <w:rPr>
          <w:rFonts w:asciiTheme="majorBidi" w:hAnsiTheme="majorBidi" w:cstheme="majorBidi"/>
          <w:sz w:val="24"/>
          <w:szCs w:val="24"/>
        </w:rPr>
        <w:t xml:space="preserve"> (2023 U.S. Dollars)</w:t>
      </w:r>
      <w:r w:rsidRPr="003263A9">
        <w:rPr>
          <w:rFonts w:asciiTheme="majorBidi" w:hAnsiTheme="majorBidi" w:cstheme="majorBidi"/>
          <w:sz w:val="24"/>
          <w:szCs w:val="24"/>
        </w:rPr>
        <w:t xml:space="preserve"> </w:t>
      </w:r>
    </w:p>
    <w:tbl>
      <w:tblPr>
        <w:tblStyle w:val="PlainTable5"/>
        <w:tblW w:w="8583" w:type="dxa"/>
        <w:jc w:val="center"/>
        <w:tblLook w:val="04A0" w:firstRow="1" w:lastRow="0" w:firstColumn="1" w:lastColumn="0" w:noHBand="0" w:noVBand="1"/>
      </w:tblPr>
      <w:tblGrid>
        <w:gridCol w:w="4064"/>
        <w:gridCol w:w="2157"/>
        <w:gridCol w:w="2362"/>
      </w:tblGrid>
      <w:tr w:rsidR="00F1373A" w:rsidRPr="003263A9" w14:paraId="41B6F195" w14:textId="77777777" w:rsidTr="0023641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81"/>
          <w:jc w:val="center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4064" w:type="dxa"/>
            <w:tcBorders>
              <w:top w:val="single" w:sz="4" w:space="0" w:color="auto"/>
              <w:left w:val="single" w:sz="4" w:space="0" w:color="auto"/>
            </w:tcBorders>
            <w:vAlign w:val="center"/>
            <w:hideMark/>
          </w:tcPr>
          <w:p w14:paraId="0FB5CBF5" w14:textId="77777777" w:rsidR="00F1373A" w:rsidRPr="00222628" w:rsidRDefault="00F1373A" w:rsidP="003263B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222628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Te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st Type</w:t>
            </w:r>
          </w:p>
        </w:tc>
        <w:tc>
          <w:tcPr>
            <w:tcW w:w="2157" w:type="dxa"/>
            <w:tcBorders>
              <w:top w:val="single" w:sz="4" w:space="0" w:color="auto"/>
            </w:tcBorders>
            <w:vAlign w:val="center"/>
            <w:hideMark/>
          </w:tcPr>
          <w:p w14:paraId="4C5E28F4" w14:textId="77777777" w:rsidR="00F1373A" w:rsidRPr="00222628" w:rsidRDefault="00F1373A" w:rsidP="003263B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222628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HCPCS Code</w:t>
            </w:r>
          </w:p>
        </w:tc>
        <w:tc>
          <w:tcPr>
            <w:tcW w:w="2362" w:type="dxa"/>
            <w:tcBorders>
              <w:top w:val="single" w:sz="4" w:space="0" w:color="auto"/>
              <w:right w:val="single" w:sz="4" w:space="0" w:color="auto"/>
            </w:tcBorders>
            <w:vAlign w:val="center"/>
            <w:hideMark/>
          </w:tcPr>
          <w:p w14:paraId="53560643" w14:textId="77777777" w:rsidR="00F1373A" w:rsidRPr="003263A9" w:rsidRDefault="00F1373A" w:rsidP="003263B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i w:val="0"/>
                <w:iCs w:val="0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Expenses</w:t>
            </w:r>
            <w:r>
              <w:rPr>
                <w:rFonts w:asciiTheme="majorBidi" w:hAnsiTheme="majorBidi"/>
                <w:sz w:val="24"/>
                <w:szCs w:val="24"/>
              </w:rPr>
              <w:fldChar w:fldCharType="begin"/>
            </w:r>
            <w:r>
              <w:rPr>
                <w:rFonts w:asciiTheme="majorBidi" w:hAnsiTheme="majorBidi"/>
                <w:sz w:val="24"/>
                <w:szCs w:val="24"/>
              </w:rPr>
              <w:instrText xml:space="preserve"> ADDIN ZOTERO_ITEM CSL_CITATION {"citationID":"RhfHBtJC","properties":{"formattedCitation":"\\super 1,2\\nosupersub{}","plainCitation":"1,2","noteIndex":0},"citationItems":[{"id":161,"uris":["http://zotero.org/users/10195289/items/I3XY9UJW"],"itemData":{"id":161,"type":"webpage","title":"Physician Fee Schedule Look-Up Tool | CMS","URL":"https://www.cms.gov/medicare/payment/fee-schedules/physician/lookup-tool","accessed":{"date-parts":[["2023",11,14]]}}},{"id":610,"uris":["http://zotero.org/users/10195289/items/C6ZWAU4A"],"itemData":{"id":610,"type":"webpage","title":"Clinical Laboratory Fee Schedule | CMS","URL":"https://www.cms.gov/medicare/payment/fee-schedules/clinical-laboratory-fee-schedule-clfs","accessed":{"date-parts":[["2024",7,30]]}}}],"schema":"https://github.com/citation-style-language/schema/raw/master/csl-citation.json"} </w:instrText>
            </w:r>
            <w:r>
              <w:rPr>
                <w:rFonts w:asciiTheme="majorBidi" w:hAnsiTheme="majorBidi"/>
                <w:sz w:val="24"/>
                <w:szCs w:val="24"/>
              </w:rPr>
              <w:fldChar w:fldCharType="separate"/>
            </w:r>
            <w:r w:rsidRPr="00176EAA">
              <w:rPr>
                <w:rFonts w:ascii="Times New Roman" w:hAnsi="Times New Roman" w:cs="Times New Roman"/>
                <w:kern w:val="0"/>
                <w:sz w:val="24"/>
                <w:vertAlign w:val="superscript"/>
              </w:rPr>
              <w:t>1,2</w:t>
            </w:r>
            <w:r>
              <w:rPr>
                <w:rFonts w:asciiTheme="majorBidi" w:hAnsiTheme="majorBidi"/>
                <w:sz w:val="24"/>
                <w:szCs w:val="24"/>
              </w:rPr>
              <w:fldChar w:fldCharType="end"/>
            </w:r>
          </w:p>
          <w:p w14:paraId="263B0837" w14:textId="77777777" w:rsidR="00F1373A" w:rsidRPr="00222628" w:rsidRDefault="00F1373A" w:rsidP="003263B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($)</w:t>
            </w:r>
          </w:p>
        </w:tc>
      </w:tr>
      <w:tr w:rsidR="00F1373A" w:rsidRPr="003263A9" w14:paraId="28CCDB88" w14:textId="77777777" w:rsidTr="002364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83" w:type="dxa"/>
            <w:gridSpan w:val="3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5EC589" w14:textId="77777777" w:rsidR="00F1373A" w:rsidRPr="00222628" w:rsidRDefault="00F1373A" w:rsidP="003263B9">
            <w:pPr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222628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Basic Lab tests for Primary Hypertension</w:t>
            </w:r>
          </w:p>
        </w:tc>
      </w:tr>
      <w:tr w:rsidR="00F1373A" w:rsidRPr="003263A9" w14:paraId="2D400668" w14:textId="77777777" w:rsidTr="00236410">
        <w:trPr>
          <w:trHeight w:val="68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64" w:type="dxa"/>
            <w:tcBorders>
              <w:top w:val="single" w:sz="4" w:space="0" w:color="auto"/>
              <w:left w:val="single" w:sz="4" w:space="0" w:color="auto"/>
            </w:tcBorders>
            <w:vAlign w:val="center"/>
            <w:hideMark/>
          </w:tcPr>
          <w:p w14:paraId="560EC42D" w14:textId="77777777" w:rsidR="00F1373A" w:rsidRPr="00222628" w:rsidRDefault="00F1373A" w:rsidP="003263B9">
            <w:pPr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222628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Fasting blood glucose</w:t>
            </w:r>
          </w:p>
        </w:tc>
        <w:tc>
          <w:tcPr>
            <w:tcW w:w="2157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0F88CF0A" w14:textId="77777777" w:rsidR="00F1373A" w:rsidRPr="00222628" w:rsidRDefault="00F1373A" w:rsidP="003263B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222628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82947</w:t>
            </w:r>
          </w:p>
        </w:tc>
        <w:tc>
          <w:tcPr>
            <w:tcW w:w="2362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7B5A33" w14:textId="77777777" w:rsidR="00F1373A" w:rsidRPr="00222628" w:rsidRDefault="00F1373A" w:rsidP="003263B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222628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</w:tr>
      <w:tr w:rsidR="00F1373A" w:rsidRPr="003263A9" w14:paraId="701A7ECD" w14:textId="77777777" w:rsidTr="002364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64" w:type="dxa"/>
            <w:tcBorders>
              <w:left w:val="single" w:sz="4" w:space="0" w:color="auto"/>
            </w:tcBorders>
            <w:vAlign w:val="center"/>
            <w:hideMark/>
          </w:tcPr>
          <w:p w14:paraId="0C42A03F" w14:textId="77777777" w:rsidR="00F1373A" w:rsidRPr="00222628" w:rsidRDefault="00F1373A" w:rsidP="003263B9">
            <w:pPr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222628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Complete blood count</w:t>
            </w:r>
          </w:p>
        </w:tc>
        <w:tc>
          <w:tcPr>
            <w:tcW w:w="2157" w:type="dxa"/>
            <w:shd w:val="clear" w:color="auto" w:fill="auto"/>
            <w:vAlign w:val="center"/>
            <w:hideMark/>
          </w:tcPr>
          <w:p w14:paraId="730A49E8" w14:textId="77777777" w:rsidR="00F1373A" w:rsidRPr="00222628" w:rsidRDefault="00F1373A" w:rsidP="003263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222628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85025</w:t>
            </w:r>
          </w:p>
        </w:tc>
        <w:tc>
          <w:tcPr>
            <w:tcW w:w="2362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C22BE2" w14:textId="77777777" w:rsidR="00F1373A" w:rsidRPr="00222628" w:rsidRDefault="00F1373A" w:rsidP="003263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222628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8</w:t>
            </w:r>
          </w:p>
        </w:tc>
      </w:tr>
      <w:tr w:rsidR="00F1373A" w:rsidRPr="003263A9" w14:paraId="65428AD9" w14:textId="77777777" w:rsidTr="00236410">
        <w:trPr>
          <w:trHeight w:val="68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64" w:type="dxa"/>
            <w:tcBorders>
              <w:left w:val="single" w:sz="4" w:space="0" w:color="auto"/>
            </w:tcBorders>
            <w:vAlign w:val="center"/>
            <w:hideMark/>
          </w:tcPr>
          <w:p w14:paraId="437F687F" w14:textId="77777777" w:rsidR="00F1373A" w:rsidRPr="00222628" w:rsidRDefault="00F1373A" w:rsidP="003263B9">
            <w:pPr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222628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Lipid profile</w:t>
            </w:r>
          </w:p>
        </w:tc>
        <w:tc>
          <w:tcPr>
            <w:tcW w:w="2157" w:type="dxa"/>
            <w:shd w:val="clear" w:color="auto" w:fill="auto"/>
            <w:vAlign w:val="center"/>
            <w:hideMark/>
          </w:tcPr>
          <w:p w14:paraId="09D8AAE1" w14:textId="77777777" w:rsidR="00F1373A" w:rsidRPr="00222628" w:rsidRDefault="00F1373A" w:rsidP="003263B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222628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80061</w:t>
            </w:r>
          </w:p>
        </w:tc>
        <w:tc>
          <w:tcPr>
            <w:tcW w:w="2362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202BF0" w14:textId="77777777" w:rsidR="00F1373A" w:rsidRPr="00222628" w:rsidRDefault="00F1373A" w:rsidP="003263B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222628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13</w:t>
            </w:r>
          </w:p>
        </w:tc>
      </w:tr>
      <w:tr w:rsidR="00F1373A" w:rsidRPr="003263A9" w14:paraId="77F1C383" w14:textId="77777777" w:rsidTr="002364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64" w:type="dxa"/>
            <w:tcBorders>
              <w:left w:val="single" w:sz="4" w:space="0" w:color="auto"/>
            </w:tcBorders>
            <w:vAlign w:val="center"/>
            <w:hideMark/>
          </w:tcPr>
          <w:p w14:paraId="44D59FEB" w14:textId="77777777" w:rsidR="00F1373A" w:rsidRPr="00222628" w:rsidRDefault="00F1373A" w:rsidP="003263B9">
            <w:pPr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222628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 xml:space="preserve">Serum creatinine with </w:t>
            </w:r>
            <w:r w:rsidRPr="00FF32F4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estimated glomerular filtration rate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 xml:space="preserve"> (</w:t>
            </w:r>
            <w:r w:rsidRPr="00222628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eGFR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)</w:t>
            </w:r>
          </w:p>
        </w:tc>
        <w:tc>
          <w:tcPr>
            <w:tcW w:w="2157" w:type="dxa"/>
            <w:shd w:val="clear" w:color="auto" w:fill="auto"/>
            <w:vAlign w:val="center"/>
            <w:hideMark/>
          </w:tcPr>
          <w:p w14:paraId="5264C23A" w14:textId="77777777" w:rsidR="00F1373A" w:rsidRPr="00222628" w:rsidRDefault="00F1373A" w:rsidP="003263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222628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82565</w:t>
            </w:r>
          </w:p>
        </w:tc>
        <w:tc>
          <w:tcPr>
            <w:tcW w:w="2362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7C0C53" w14:textId="77777777" w:rsidR="00F1373A" w:rsidRPr="00222628" w:rsidRDefault="00F1373A" w:rsidP="003263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222628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</w:tr>
      <w:tr w:rsidR="00F1373A" w:rsidRPr="003263A9" w14:paraId="7A44368A" w14:textId="77777777" w:rsidTr="00236410">
        <w:trPr>
          <w:trHeight w:val="68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64" w:type="dxa"/>
            <w:tcBorders>
              <w:left w:val="single" w:sz="4" w:space="0" w:color="auto"/>
            </w:tcBorders>
            <w:vAlign w:val="center"/>
            <w:hideMark/>
          </w:tcPr>
          <w:p w14:paraId="10E66012" w14:textId="77777777" w:rsidR="00F1373A" w:rsidRPr="00222628" w:rsidRDefault="00F1373A" w:rsidP="003263B9">
            <w:pPr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222628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Serum sodium, potassium, calcium</w:t>
            </w:r>
          </w:p>
        </w:tc>
        <w:tc>
          <w:tcPr>
            <w:tcW w:w="2157" w:type="dxa"/>
            <w:shd w:val="clear" w:color="auto" w:fill="auto"/>
            <w:vAlign w:val="center"/>
            <w:hideMark/>
          </w:tcPr>
          <w:p w14:paraId="7100402B" w14:textId="77777777" w:rsidR="00F1373A" w:rsidRPr="00222628" w:rsidRDefault="00F1373A" w:rsidP="003263B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222628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80051</w:t>
            </w:r>
          </w:p>
        </w:tc>
        <w:tc>
          <w:tcPr>
            <w:tcW w:w="2362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AAA337" w14:textId="77777777" w:rsidR="00F1373A" w:rsidRPr="00222628" w:rsidRDefault="00F1373A" w:rsidP="003263B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222628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7</w:t>
            </w:r>
          </w:p>
        </w:tc>
      </w:tr>
      <w:tr w:rsidR="00F1373A" w:rsidRPr="003263A9" w14:paraId="5A0B665E" w14:textId="77777777" w:rsidTr="002364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64" w:type="dxa"/>
            <w:tcBorders>
              <w:left w:val="single" w:sz="4" w:space="0" w:color="auto"/>
            </w:tcBorders>
            <w:vAlign w:val="center"/>
            <w:hideMark/>
          </w:tcPr>
          <w:p w14:paraId="25ED49DD" w14:textId="77777777" w:rsidR="00F1373A" w:rsidRPr="00222628" w:rsidRDefault="00F1373A" w:rsidP="003263B9">
            <w:pPr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222628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Thyroid-stimulating hormone</w:t>
            </w:r>
          </w:p>
        </w:tc>
        <w:tc>
          <w:tcPr>
            <w:tcW w:w="2157" w:type="dxa"/>
            <w:shd w:val="clear" w:color="auto" w:fill="auto"/>
            <w:vAlign w:val="center"/>
            <w:hideMark/>
          </w:tcPr>
          <w:p w14:paraId="1B377556" w14:textId="77777777" w:rsidR="00F1373A" w:rsidRPr="00222628" w:rsidRDefault="00F1373A" w:rsidP="003263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222628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84443</w:t>
            </w:r>
          </w:p>
        </w:tc>
        <w:tc>
          <w:tcPr>
            <w:tcW w:w="2362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9D13BF" w14:textId="77777777" w:rsidR="00F1373A" w:rsidRPr="00222628" w:rsidRDefault="00F1373A" w:rsidP="003263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222628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17</w:t>
            </w:r>
          </w:p>
        </w:tc>
      </w:tr>
      <w:tr w:rsidR="00F1373A" w:rsidRPr="003263A9" w14:paraId="6B1A474F" w14:textId="77777777" w:rsidTr="00236410">
        <w:trPr>
          <w:trHeight w:val="68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64" w:type="dxa"/>
            <w:tcBorders>
              <w:left w:val="single" w:sz="4" w:space="0" w:color="auto"/>
            </w:tcBorders>
            <w:vAlign w:val="center"/>
            <w:hideMark/>
          </w:tcPr>
          <w:p w14:paraId="02631824" w14:textId="77777777" w:rsidR="00F1373A" w:rsidRPr="00222628" w:rsidRDefault="00F1373A" w:rsidP="003263B9">
            <w:pPr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222628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Urinalysis</w:t>
            </w:r>
          </w:p>
        </w:tc>
        <w:tc>
          <w:tcPr>
            <w:tcW w:w="2157" w:type="dxa"/>
            <w:shd w:val="clear" w:color="auto" w:fill="auto"/>
            <w:vAlign w:val="center"/>
            <w:hideMark/>
          </w:tcPr>
          <w:p w14:paraId="2EA1D773" w14:textId="77777777" w:rsidR="00F1373A" w:rsidRPr="00222628" w:rsidRDefault="00F1373A" w:rsidP="003263B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222628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81001</w:t>
            </w:r>
          </w:p>
        </w:tc>
        <w:tc>
          <w:tcPr>
            <w:tcW w:w="2362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D31D5E" w14:textId="77777777" w:rsidR="00F1373A" w:rsidRPr="00222628" w:rsidRDefault="00F1373A" w:rsidP="003263B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222628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</w:tr>
      <w:tr w:rsidR="00F1373A" w:rsidRPr="003263A9" w14:paraId="5177847F" w14:textId="77777777" w:rsidTr="002364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64" w:type="dxa"/>
            <w:tcBorders>
              <w:left w:val="single" w:sz="4" w:space="0" w:color="auto"/>
              <w:bottom w:val="single" w:sz="4" w:space="0" w:color="auto"/>
            </w:tcBorders>
            <w:vAlign w:val="center"/>
            <w:hideMark/>
          </w:tcPr>
          <w:p w14:paraId="6A2E8953" w14:textId="77777777" w:rsidR="00F1373A" w:rsidRPr="00222628" w:rsidRDefault="00F1373A" w:rsidP="003263B9">
            <w:pPr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222628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Electrocardiogram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 xml:space="preserve"> (EKG)</w:t>
            </w:r>
          </w:p>
        </w:tc>
        <w:tc>
          <w:tcPr>
            <w:tcW w:w="2157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6571716" w14:textId="77777777" w:rsidR="00F1373A" w:rsidRPr="00222628" w:rsidRDefault="00F1373A" w:rsidP="003263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222628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93000</w:t>
            </w:r>
          </w:p>
        </w:tc>
        <w:tc>
          <w:tcPr>
            <w:tcW w:w="2362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1D69FB" w14:textId="77777777" w:rsidR="00F1373A" w:rsidRPr="00222628" w:rsidRDefault="00F1373A" w:rsidP="003263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222628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15</w:t>
            </w:r>
          </w:p>
        </w:tc>
      </w:tr>
    </w:tbl>
    <w:p w14:paraId="7122CC75" w14:textId="77777777" w:rsidR="00F1373A" w:rsidRDefault="00F1373A" w:rsidP="00F1373A"/>
    <w:p w14:paraId="5F0A99EA" w14:textId="77777777" w:rsidR="00F1373A" w:rsidRDefault="00F1373A" w:rsidP="00F1373A"/>
    <w:p w14:paraId="34BF9820" w14:textId="77777777" w:rsidR="00F1373A" w:rsidRDefault="00F1373A" w:rsidP="00F1373A"/>
    <w:p w14:paraId="353BCF9A" w14:textId="77777777" w:rsidR="00F1373A" w:rsidRDefault="00F1373A" w:rsidP="00F1373A"/>
    <w:p w14:paraId="529827D4" w14:textId="77777777" w:rsidR="00F1373A" w:rsidRDefault="00F1373A" w:rsidP="00F1373A"/>
    <w:p w14:paraId="323CC489" w14:textId="77777777" w:rsidR="00F1373A" w:rsidRDefault="00F1373A" w:rsidP="00F1373A"/>
    <w:p w14:paraId="604C9169" w14:textId="77777777" w:rsidR="00F1373A" w:rsidRDefault="00F1373A" w:rsidP="00F1373A"/>
    <w:p w14:paraId="74735A95" w14:textId="77777777" w:rsidR="00F1373A" w:rsidRDefault="00F1373A" w:rsidP="00F1373A"/>
    <w:p w14:paraId="0867067C" w14:textId="77777777" w:rsidR="00F1373A" w:rsidRDefault="00F1373A" w:rsidP="00F1373A"/>
    <w:p w14:paraId="73707C5D" w14:textId="77777777" w:rsidR="00F1373A" w:rsidRDefault="00F1373A" w:rsidP="00F1373A"/>
    <w:p w14:paraId="3D5FFA44" w14:textId="77777777" w:rsidR="00F1373A" w:rsidRDefault="00F1373A" w:rsidP="00F1373A"/>
    <w:p w14:paraId="2610CD8F" w14:textId="77777777" w:rsidR="00F1373A" w:rsidRDefault="00F1373A" w:rsidP="00F1373A"/>
    <w:p w14:paraId="6DAAAC08" w14:textId="77777777" w:rsidR="00F1373A" w:rsidRPr="003263A9" w:rsidRDefault="00F1373A" w:rsidP="00F1373A">
      <w:pPr>
        <w:rPr>
          <w:rFonts w:asciiTheme="majorBidi" w:hAnsiTheme="majorBidi" w:cstheme="majorBidi"/>
          <w:sz w:val="24"/>
          <w:szCs w:val="24"/>
        </w:rPr>
      </w:pPr>
      <w:r w:rsidRPr="003263A9">
        <w:rPr>
          <w:rFonts w:asciiTheme="majorBidi" w:hAnsiTheme="majorBidi" w:cstheme="majorBidi"/>
          <w:sz w:val="24"/>
          <w:szCs w:val="24"/>
        </w:rPr>
        <w:lastRenderedPageBreak/>
        <w:t>Table S</w:t>
      </w:r>
      <w:r>
        <w:rPr>
          <w:rFonts w:asciiTheme="majorBidi" w:hAnsiTheme="majorBidi" w:cstheme="majorBidi"/>
          <w:sz w:val="24"/>
          <w:szCs w:val="24"/>
        </w:rPr>
        <w:t>4</w:t>
      </w:r>
      <w:r w:rsidRPr="003263A9">
        <w:rPr>
          <w:rFonts w:asciiTheme="majorBidi" w:hAnsiTheme="majorBidi" w:cstheme="majorBidi"/>
          <w:sz w:val="24"/>
          <w:szCs w:val="24"/>
        </w:rPr>
        <w:t xml:space="preserve">: </w:t>
      </w:r>
      <w:r w:rsidRPr="007F4051">
        <w:rPr>
          <w:rFonts w:asciiTheme="majorBidi" w:hAnsiTheme="majorBidi" w:cstheme="majorBidi"/>
          <w:sz w:val="24"/>
          <w:szCs w:val="24"/>
        </w:rPr>
        <w:t>Total Cost Savings Including Various Laboratory Tests and Varying Frequency of Annual Hypertension Office Visits</w:t>
      </w:r>
    </w:p>
    <w:tbl>
      <w:tblPr>
        <w:tblStyle w:val="PlainTable5"/>
        <w:tblW w:w="8583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064"/>
        <w:gridCol w:w="2157"/>
        <w:gridCol w:w="2362"/>
      </w:tblGrid>
      <w:tr w:rsidR="00F1373A" w:rsidRPr="003263A9" w14:paraId="0CCA5A4B" w14:textId="77777777" w:rsidTr="0023641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81"/>
          <w:jc w:val="center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4064" w:type="dxa"/>
            <w:tcBorders>
              <w:bottom w:val="none" w:sz="0" w:space="0" w:color="auto"/>
              <w:right w:val="none" w:sz="0" w:space="0" w:color="auto"/>
            </w:tcBorders>
            <w:vAlign w:val="center"/>
            <w:hideMark/>
          </w:tcPr>
          <w:p w14:paraId="47969AE1" w14:textId="77777777" w:rsidR="00F1373A" w:rsidRPr="00222628" w:rsidRDefault="00F1373A" w:rsidP="003263B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222628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 xml:space="preserve">Test 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Type (Frequency)</w:t>
            </w:r>
          </w:p>
        </w:tc>
        <w:tc>
          <w:tcPr>
            <w:tcW w:w="2157" w:type="dxa"/>
            <w:tcBorders>
              <w:bottom w:val="none" w:sz="0" w:space="0" w:color="auto"/>
            </w:tcBorders>
            <w:vAlign w:val="center"/>
            <w:hideMark/>
          </w:tcPr>
          <w:p w14:paraId="77C079D5" w14:textId="77777777" w:rsidR="00F1373A" w:rsidRPr="00222628" w:rsidRDefault="00F1373A" w:rsidP="003263B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Frequency of Office Visits</w:t>
            </w:r>
          </w:p>
        </w:tc>
        <w:tc>
          <w:tcPr>
            <w:tcW w:w="2362" w:type="dxa"/>
            <w:tcBorders>
              <w:bottom w:val="none" w:sz="0" w:space="0" w:color="auto"/>
            </w:tcBorders>
            <w:vAlign w:val="center"/>
            <w:hideMark/>
          </w:tcPr>
          <w:p w14:paraId="2E0EE740" w14:textId="77777777" w:rsidR="00F1373A" w:rsidRPr="00222628" w:rsidRDefault="00F1373A" w:rsidP="003263B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F36712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Intervention Cost-Savings ($) per person per year</w:t>
            </w:r>
          </w:p>
        </w:tc>
      </w:tr>
      <w:tr w:rsidR="00F1373A" w:rsidRPr="003263A9" w14:paraId="13E28D9F" w14:textId="77777777" w:rsidTr="002364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64" w:type="dxa"/>
            <w:vMerge w:val="restart"/>
            <w:vAlign w:val="center"/>
            <w:hideMark/>
          </w:tcPr>
          <w:p w14:paraId="49F6B321" w14:textId="77777777" w:rsidR="00F1373A" w:rsidRPr="00222628" w:rsidRDefault="00F1373A" w:rsidP="003263B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222628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 xml:space="preserve">Basic Lab 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T</w:t>
            </w:r>
            <w:r w:rsidRPr="00222628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 xml:space="preserve">ests for Primary </w:t>
            </w:r>
            <w:proofErr w:type="spellStart"/>
            <w:r w:rsidRPr="00222628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Hypertension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  <w:t>a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 xml:space="preserve"> (Annually) </w:t>
            </w:r>
          </w:p>
        </w:tc>
        <w:tc>
          <w:tcPr>
            <w:tcW w:w="2157" w:type="dxa"/>
            <w:shd w:val="clear" w:color="auto" w:fill="auto"/>
            <w:vAlign w:val="center"/>
          </w:tcPr>
          <w:p w14:paraId="1842E88F" w14:textId="77777777" w:rsidR="00F1373A" w:rsidRPr="00222628" w:rsidRDefault="00F1373A" w:rsidP="003263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1</w:t>
            </w:r>
          </w:p>
        </w:tc>
        <w:tc>
          <w:tcPr>
            <w:tcW w:w="2362" w:type="dxa"/>
            <w:shd w:val="clear" w:color="auto" w:fill="auto"/>
            <w:vAlign w:val="center"/>
          </w:tcPr>
          <w:p w14:paraId="59E07B2F" w14:textId="77777777" w:rsidR="00F1373A" w:rsidRPr="00222628" w:rsidRDefault="00F1373A" w:rsidP="003263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06BC6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148</w:t>
            </w:r>
          </w:p>
        </w:tc>
      </w:tr>
      <w:tr w:rsidR="00F1373A" w:rsidRPr="003263A9" w14:paraId="3B4E6BB0" w14:textId="77777777" w:rsidTr="00236410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64" w:type="dxa"/>
            <w:vMerge/>
            <w:vAlign w:val="center"/>
            <w:hideMark/>
          </w:tcPr>
          <w:p w14:paraId="755FD48A" w14:textId="77777777" w:rsidR="00F1373A" w:rsidRPr="00222628" w:rsidRDefault="00F1373A" w:rsidP="003263B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2157" w:type="dxa"/>
            <w:shd w:val="clear" w:color="auto" w:fill="auto"/>
            <w:vAlign w:val="center"/>
          </w:tcPr>
          <w:p w14:paraId="7869B2C8" w14:textId="77777777" w:rsidR="00F1373A" w:rsidRPr="00222628" w:rsidRDefault="00F1373A" w:rsidP="003263B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2</w:t>
            </w:r>
          </w:p>
        </w:tc>
        <w:tc>
          <w:tcPr>
            <w:tcW w:w="2362" w:type="dxa"/>
            <w:shd w:val="clear" w:color="auto" w:fill="auto"/>
            <w:vAlign w:val="center"/>
          </w:tcPr>
          <w:p w14:paraId="09FC9E37" w14:textId="77777777" w:rsidR="00F1373A" w:rsidRPr="00222628" w:rsidRDefault="00F1373A" w:rsidP="003263B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06BC6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175</w:t>
            </w:r>
          </w:p>
        </w:tc>
      </w:tr>
      <w:tr w:rsidR="00F1373A" w:rsidRPr="003263A9" w14:paraId="2F3CEDD9" w14:textId="77777777" w:rsidTr="002364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64" w:type="dxa"/>
            <w:vMerge/>
            <w:vAlign w:val="center"/>
            <w:hideMark/>
          </w:tcPr>
          <w:p w14:paraId="4A861242" w14:textId="77777777" w:rsidR="00F1373A" w:rsidRPr="00222628" w:rsidRDefault="00F1373A" w:rsidP="003263B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2157" w:type="dxa"/>
            <w:shd w:val="clear" w:color="auto" w:fill="auto"/>
            <w:vAlign w:val="center"/>
          </w:tcPr>
          <w:p w14:paraId="14774738" w14:textId="77777777" w:rsidR="00F1373A" w:rsidRPr="00222628" w:rsidRDefault="00F1373A" w:rsidP="003263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2362" w:type="dxa"/>
            <w:shd w:val="clear" w:color="auto" w:fill="auto"/>
            <w:vAlign w:val="center"/>
          </w:tcPr>
          <w:p w14:paraId="3EF3EFA2" w14:textId="77777777" w:rsidR="00F1373A" w:rsidRPr="00222628" w:rsidRDefault="00F1373A" w:rsidP="003263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06BC6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201</w:t>
            </w:r>
          </w:p>
        </w:tc>
      </w:tr>
      <w:tr w:rsidR="00F1373A" w:rsidRPr="003263A9" w14:paraId="18C1DA6C" w14:textId="77777777" w:rsidTr="00236410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64" w:type="dxa"/>
            <w:vMerge/>
            <w:vAlign w:val="center"/>
            <w:hideMark/>
          </w:tcPr>
          <w:p w14:paraId="4F7D690F" w14:textId="77777777" w:rsidR="00F1373A" w:rsidRPr="00222628" w:rsidRDefault="00F1373A" w:rsidP="003263B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2157" w:type="dxa"/>
            <w:shd w:val="clear" w:color="auto" w:fill="auto"/>
            <w:vAlign w:val="center"/>
          </w:tcPr>
          <w:p w14:paraId="19344C61" w14:textId="77777777" w:rsidR="00F1373A" w:rsidRPr="00222628" w:rsidRDefault="00F1373A" w:rsidP="003263B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2362" w:type="dxa"/>
            <w:shd w:val="clear" w:color="auto" w:fill="auto"/>
            <w:vAlign w:val="center"/>
          </w:tcPr>
          <w:p w14:paraId="0662D63F" w14:textId="77777777" w:rsidR="00F1373A" w:rsidRPr="00222628" w:rsidRDefault="00F1373A" w:rsidP="003263B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06BC6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228</w:t>
            </w:r>
          </w:p>
        </w:tc>
      </w:tr>
      <w:tr w:rsidR="00F1373A" w:rsidRPr="003263A9" w14:paraId="4C385AA9" w14:textId="77777777" w:rsidTr="002364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64" w:type="dxa"/>
            <w:vMerge w:val="restart"/>
            <w:vAlign w:val="center"/>
            <w:hideMark/>
          </w:tcPr>
          <w:p w14:paraId="5FE5292A" w14:textId="77777777" w:rsidR="00F1373A" w:rsidRPr="00222628" w:rsidRDefault="00F1373A" w:rsidP="003263B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222628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Basic Lab tests for Primary Hypertension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, (Once Upon Initial Hypertension Diagnosis)</w:t>
            </w:r>
          </w:p>
        </w:tc>
        <w:tc>
          <w:tcPr>
            <w:tcW w:w="2157" w:type="dxa"/>
            <w:shd w:val="clear" w:color="auto" w:fill="auto"/>
            <w:vAlign w:val="center"/>
          </w:tcPr>
          <w:p w14:paraId="7569187B" w14:textId="77777777" w:rsidR="00F1373A" w:rsidRPr="00222628" w:rsidRDefault="00F1373A" w:rsidP="003263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1</w:t>
            </w:r>
          </w:p>
        </w:tc>
        <w:tc>
          <w:tcPr>
            <w:tcW w:w="2362" w:type="dxa"/>
            <w:shd w:val="clear" w:color="auto" w:fill="auto"/>
            <w:vAlign w:val="center"/>
          </w:tcPr>
          <w:p w14:paraId="5BDD19EC" w14:textId="77777777" w:rsidR="00F1373A" w:rsidRPr="00222628" w:rsidRDefault="00F1373A" w:rsidP="003263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06BC6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133</w:t>
            </w:r>
          </w:p>
        </w:tc>
      </w:tr>
      <w:tr w:rsidR="00F1373A" w:rsidRPr="003263A9" w14:paraId="03182116" w14:textId="77777777" w:rsidTr="00236410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64" w:type="dxa"/>
            <w:vMerge/>
            <w:vAlign w:val="center"/>
            <w:hideMark/>
          </w:tcPr>
          <w:p w14:paraId="28FADCC3" w14:textId="77777777" w:rsidR="00F1373A" w:rsidRPr="00222628" w:rsidRDefault="00F1373A" w:rsidP="003263B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2157" w:type="dxa"/>
            <w:shd w:val="clear" w:color="auto" w:fill="auto"/>
            <w:vAlign w:val="center"/>
          </w:tcPr>
          <w:p w14:paraId="3AF3F6BD" w14:textId="77777777" w:rsidR="00F1373A" w:rsidRPr="00222628" w:rsidRDefault="00F1373A" w:rsidP="003263B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2</w:t>
            </w:r>
          </w:p>
        </w:tc>
        <w:tc>
          <w:tcPr>
            <w:tcW w:w="2362" w:type="dxa"/>
            <w:shd w:val="clear" w:color="auto" w:fill="auto"/>
            <w:vAlign w:val="center"/>
          </w:tcPr>
          <w:p w14:paraId="3C4D7898" w14:textId="77777777" w:rsidR="00F1373A" w:rsidRPr="00222628" w:rsidRDefault="00F1373A" w:rsidP="003263B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06BC6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159</w:t>
            </w:r>
          </w:p>
        </w:tc>
      </w:tr>
      <w:tr w:rsidR="00F1373A" w:rsidRPr="003263A9" w14:paraId="31D52F2A" w14:textId="77777777" w:rsidTr="002364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64" w:type="dxa"/>
            <w:vMerge/>
            <w:vAlign w:val="center"/>
            <w:hideMark/>
          </w:tcPr>
          <w:p w14:paraId="4FB9EF81" w14:textId="77777777" w:rsidR="00F1373A" w:rsidRPr="00222628" w:rsidRDefault="00F1373A" w:rsidP="003263B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2157" w:type="dxa"/>
            <w:shd w:val="clear" w:color="auto" w:fill="auto"/>
            <w:vAlign w:val="center"/>
          </w:tcPr>
          <w:p w14:paraId="2B260FA5" w14:textId="77777777" w:rsidR="00F1373A" w:rsidRPr="00222628" w:rsidRDefault="00F1373A" w:rsidP="003263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2362" w:type="dxa"/>
            <w:shd w:val="clear" w:color="auto" w:fill="auto"/>
            <w:vAlign w:val="center"/>
          </w:tcPr>
          <w:p w14:paraId="6E32E702" w14:textId="77777777" w:rsidR="00F1373A" w:rsidRPr="00222628" w:rsidRDefault="00F1373A" w:rsidP="003263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06BC6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186</w:t>
            </w:r>
          </w:p>
        </w:tc>
      </w:tr>
      <w:tr w:rsidR="00F1373A" w:rsidRPr="003263A9" w14:paraId="5CBDEC3C" w14:textId="77777777" w:rsidTr="00236410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64" w:type="dxa"/>
            <w:vMerge/>
            <w:vAlign w:val="center"/>
          </w:tcPr>
          <w:p w14:paraId="5A7F266A" w14:textId="77777777" w:rsidR="00F1373A" w:rsidRPr="00222628" w:rsidRDefault="00F1373A" w:rsidP="003263B9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2157" w:type="dxa"/>
            <w:shd w:val="clear" w:color="auto" w:fill="auto"/>
            <w:vAlign w:val="center"/>
          </w:tcPr>
          <w:p w14:paraId="5AF18746" w14:textId="77777777" w:rsidR="00F1373A" w:rsidRDefault="00F1373A" w:rsidP="003263B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2362" w:type="dxa"/>
            <w:shd w:val="clear" w:color="auto" w:fill="auto"/>
            <w:vAlign w:val="center"/>
          </w:tcPr>
          <w:p w14:paraId="7EDF6F4D" w14:textId="77777777" w:rsidR="00F1373A" w:rsidRDefault="00F1373A" w:rsidP="003263B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06BC6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213</w:t>
            </w:r>
          </w:p>
        </w:tc>
      </w:tr>
    </w:tbl>
    <w:p w14:paraId="7D1C9F06" w14:textId="77777777" w:rsidR="00F1373A" w:rsidRDefault="00F1373A" w:rsidP="00F1373A">
      <w:proofErr w:type="spellStart"/>
      <w:r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vertAlign w:val="superscript"/>
          <w14:ligatures w14:val="none"/>
        </w:rPr>
        <w:t>a</w:t>
      </w:r>
      <w:r w:rsidRPr="0070031C">
        <w:rPr>
          <w:rFonts w:ascii="Times New Roman" w:eastAsia="Times New Roman" w:hAnsi="Times New Roman" w:cs="Times New Roman"/>
          <w:color w:val="000000"/>
          <w:kern w:val="0"/>
          <w14:ligatures w14:val="none"/>
        </w:rPr>
        <w:t>Basic</w:t>
      </w:r>
      <w:proofErr w:type="spellEnd"/>
      <w:r w:rsidRPr="0070031C">
        <w:rPr>
          <w:rFonts w:ascii="Times New Roman" w:eastAsia="Times New Roman" w:hAnsi="Times New Roman" w:cs="Times New Roman"/>
          <w:color w:val="000000"/>
          <w:kern w:val="0"/>
          <w14:ligatures w14:val="none"/>
        </w:rPr>
        <w:t xml:space="preserve"> Lab Tests for Primary Hypertension includes: Fasting blood glucose, Complete blood count, Lipid profile, eGFR, Serum sodium, potassium, calcium, Thyroid-stimulating hormone, Urinalysis, EKG.</w:t>
      </w:r>
      <w:r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14:ligatures w14:val="none"/>
        </w:rPr>
        <w:fldChar w:fldCharType="begin"/>
      </w:r>
      <w:r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14:ligatures w14:val="none"/>
        </w:rPr>
        <w:instrText xml:space="preserve"> ADDIN ZOTERO_ITEM CSL_CITATION {"citationID":"5H3U2O3b","properties":{"formattedCitation":"\\super 3\\nosupersub{}","plainCitation":"3","noteIndex":0},"citationItems":[{"id":172,"uris":["http://zotero.org/users/10195289/items/JP25NTKK"],"itemData":{"id":172,"type":"article-journal","container-title":"Hypertension","DOI":"10.1161/HYP.0000000000000066","issue":"6","note":"publisher: American Heart Association","page":"1269-1324","source":"ahajournals.org (Atypon)","title":"2017 ACC/AHA/AAPA/ABC/ACPM/AGS/APhA/ASH/ASPC/NMA/PCNA Guideline for the Prevention, Detection, Evaluation, and Management of High Blood Pressure in Adults: Executive Summary: A Report of the American College of Cardiology/American Heart Association Task Force on Clinical Practice Guidelines","title-short":"2017 ACC/AHA/AAPA/ABC/ACPM/AGS/APhA/ASH/ASPC/NMA/PCNA Guideline for the Prevention, Detection, Evaluation, and Management of High Blood Pressure in Adults","volume":"71","author":[{"family":"Whelton","given":"Paul K."},{"family":"Carey","given":"Robert M."},{"family":"Aronow","given":"Wilbert S."},{"family":"Casey","given":"Donald E."},{"family":"Collins","given":"Karen J."},{"family":"Dennison Himmelfarb","given":"Cheryl"},{"family":"DePalma","given":"Sondra M."},{"family":"Gidding","given":"Samuel"},{"family":"Jamerson","given":"Kenneth A."},{"family":"Jones","given":"Daniel W."},{"family":"MacLaughlin","given":"Eric J."},{"family":"Muntner","given":"Paul"},{"family":"Ovbiagele","given":"Bruce"},{"family":"Smith","given":"Sidney C."},{"family":"Spencer","given":"Crystal C."},{"family":"Stafford","given":"Randall S."},{"family":"Taler","given":"Sandra J."},{"family":"Thomas","given":"Randal J."},{"family":"Williams","given":"Kim A."},{"family":"Williamson","given":"Jeff D."},{"family":"Wright","given":"Jackson T."}],"issued":{"date-parts":[["2018",6]]}}}],"schema":"https://github.com/citation-style-language/schema/raw/master/csl-citation.json"} </w:instrText>
      </w:r>
      <w:r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14:ligatures w14:val="none"/>
        </w:rPr>
        <w:fldChar w:fldCharType="separate"/>
      </w:r>
      <w:r w:rsidRPr="0040462F">
        <w:rPr>
          <w:rFonts w:ascii="Times New Roman" w:hAnsi="Times New Roman" w:cs="Times New Roman"/>
          <w:kern w:val="0"/>
          <w:sz w:val="20"/>
          <w:vertAlign w:val="superscript"/>
        </w:rPr>
        <w:t>3</w:t>
      </w:r>
      <w:r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14:ligatures w14:val="none"/>
        </w:rPr>
        <w:fldChar w:fldCharType="end"/>
      </w:r>
    </w:p>
    <w:p w14:paraId="4E0D923B" w14:textId="77777777" w:rsidR="00F1373A" w:rsidRDefault="00F1373A" w:rsidP="00F1373A"/>
    <w:p w14:paraId="79AFAE62" w14:textId="77777777" w:rsidR="00F1373A" w:rsidRDefault="00F1373A" w:rsidP="00F1373A"/>
    <w:p w14:paraId="63C1D458" w14:textId="77777777" w:rsidR="00F1373A" w:rsidRDefault="00F1373A" w:rsidP="00F1373A"/>
    <w:p w14:paraId="1DFC1FCB" w14:textId="77777777" w:rsidR="00F1373A" w:rsidRDefault="00F1373A" w:rsidP="00F1373A"/>
    <w:p w14:paraId="6C5C70D5" w14:textId="77777777" w:rsidR="00F1373A" w:rsidRDefault="00F1373A" w:rsidP="00F1373A"/>
    <w:p w14:paraId="31617D29" w14:textId="77777777" w:rsidR="00F1373A" w:rsidRDefault="00F1373A" w:rsidP="00F1373A"/>
    <w:p w14:paraId="040B6963" w14:textId="77777777" w:rsidR="00F1373A" w:rsidRDefault="00F1373A" w:rsidP="00F1373A"/>
    <w:p w14:paraId="73C9878E" w14:textId="77777777" w:rsidR="007943F8" w:rsidRDefault="007943F8" w:rsidP="004F4F9B"/>
    <w:p w14:paraId="78CF7889" w14:textId="77777777" w:rsidR="007943F8" w:rsidRDefault="007943F8" w:rsidP="004F4F9B"/>
    <w:p w14:paraId="7FCA7B0F" w14:textId="77777777" w:rsidR="007943F8" w:rsidRDefault="007943F8" w:rsidP="004F4F9B"/>
    <w:p w14:paraId="4A0CF76A" w14:textId="77777777" w:rsidR="007943F8" w:rsidRDefault="007943F8" w:rsidP="004F4F9B"/>
    <w:p w14:paraId="26D33A26" w14:textId="77777777" w:rsidR="008F081B" w:rsidRDefault="008F081B" w:rsidP="004F4F9B"/>
    <w:p w14:paraId="64F7F712" w14:textId="77777777" w:rsidR="008F081B" w:rsidRDefault="008F081B" w:rsidP="004F4F9B"/>
    <w:p w14:paraId="5FC043F8" w14:textId="77777777" w:rsidR="008F081B" w:rsidRDefault="008F081B" w:rsidP="004F4F9B"/>
    <w:p w14:paraId="199D4307" w14:textId="77777777" w:rsidR="00641FF8" w:rsidRDefault="00641FF8" w:rsidP="004F4F9B"/>
    <w:p w14:paraId="5C24CF25" w14:textId="5FFADBD9" w:rsidR="00F53FD5" w:rsidRDefault="00F53FD5" w:rsidP="00F53FD5">
      <w:pPr>
        <w:rPr>
          <w:rFonts w:asciiTheme="majorBidi" w:hAnsiTheme="majorBidi" w:cstheme="majorBidi"/>
          <w:sz w:val="24"/>
          <w:szCs w:val="24"/>
        </w:rPr>
      </w:pPr>
      <w:r w:rsidRPr="007A16A3">
        <w:rPr>
          <w:rFonts w:asciiTheme="majorBidi" w:hAnsiTheme="majorBidi" w:cstheme="majorBidi"/>
          <w:sz w:val="24"/>
          <w:szCs w:val="24"/>
        </w:rPr>
        <w:lastRenderedPageBreak/>
        <w:t xml:space="preserve">Table </w:t>
      </w:r>
      <w:r>
        <w:rPr>
          <w:rFonts w:asciiTheme="majorBidi" w:hAnsiTheme="majorBidi" w:cstheme="majorBidi"/>
          <w:sz w:val="24"/>
          <w:szCs w:val="24"/>
        </w:rPr>
        <w:t>S</w:t>
      </w:r>
      <w:r w:rsidR="00F1373A">
        <w:rPr>
          <w:rFonts w:asciiTheme="majorBidi" w:hAnsiTheme="majorBidi" w:cstheme="majorBidi"/>
          <w:sz w:val="24"/>
          <w:szCs w:val="24"/>
        </w:rPr>
        <w:t>5</w:t>
      </w:r>
      <w:r>
        <w:rPr>
          <w:rFonts w:asciiTheme="majorBidi" w:hAnsiTheme="majorBidi" w:cstheme="majorBidi"/>
          <w:sz w:val="24"/>
          <w:szCs w:val="24"/>
        </w:rPr>
        <w:t>:</w:t>
      </w:r>
      <w:r w:rsidRPr="007A16A3">
        <w:rPr>
          <w:rFonts w:asciiTheme="majorBidi" w:hAnsiTheme="majorBidi" w:cstheme="majorBidi"/>
          <w:sz w:val="24"/>
          <w:szCs w:val="24"/>
        </w:rPr>
        <w:t xml:space="preserve"> Increased per Person Costs for Untreated WCH Patients Compared to Treated WCH Patients</w:t>
      </w:r>
    </w:p>
    <w:p w14:paraId="0B2BA1A7" w14:textId="77777777" w:rsidR="00F53FD5" w:rsidRDefault="00F53FD5" w:rsidP="00F53FD5">
      <w:pPr>
        <w:rPr>
          <w:rFonts w:asciiTheme="majorBidi" w:hAnsiTheme="majorBidi" w:cstheme="majorBidi"/>
          <w:sz w:val="24"/>
          <w:szCs w:val="24"/>
        </w:rPr>
      </w:pPr>
    </w:p>
    <w:tbl>
      <w:tblPr>
        <w:tblStyle w:val="PlainTable3"/>
        <w:tblW w:w="0" w:type="auto"/>
        <w:jc w:val="center"/>
        <w:tblLook w:val="04A0" w:firstRow="1" w:lastRow="0" w:firstColumn="1" w:lastColumn="0" w:noHBand="0" w:noVBand="1"/>
      </w:tblPr>
      <w:tblGrid>
        <w:gridCol w:w="1121"/>
        <w:gridCol w:w="666"/>
        <w:gridCol w:w="766"/>
        <w:gridCol w:w="766"/>
        <w:gridCol w:w="766"/>
        <w:gridCol w:w="766"/>
        <w:gridCol w:w="766"/>
        <w:gridCol w:w="766"/>
        <w:gridCol w:w="766"/>
        <w:gridCol w:w="766"/>
        <w:gridCol w:w="766"/>
      </w:tblGrid>
      <w:tr w:rsidR="00F53FD5" w:rsidRPr="003263A9" w14:paraId="47F08821" w14:textId="77777777" w:rsidTr="003263B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2"/>
          <w:jc w:val="center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0" w:type="auto"/>
            <w:tcBorders>
              <w:tl2br w:val="single" w:sz="4" w:space="0" w:color="auto"/>
            </w:tcBorders>
            <w:shd w:val="clear" w:color="auto" w:fill="auto"/>
            <w:noWrap/>
          </w:tcPr>
          <w:p w14:paraId="23E53AAB" w14:textId="77777777" w:rsidR="00F53FD5" w:rsidRPr="003263A9" w:rsidRDefault="00F53FD5" w:rsidP="003263B9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aps w:val="0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</w:pPr>
            <w:r w:rsidRPr="003263A9">
              <w:rPr>
                <w:rFonts w:ascii="Times New Roman" w:eastAsia="Times New Roman" w:hAnsi="Times New Roman" w:cs="Times New Roman"/>
                <w:b w:val="0"/>
                <w:bCs w:val="0"/>
                <w:i/>
                <w:iCs/>
                <w:caps w:val="0"/>
                <w:color w:val="000000"/>
                <w:kern w:val="0"/>
                <w:sz w:val="20"/>
                <w:szCs w:val="20"/>
                <w14:ligatures w14:val="none"/>
              </w:rPr>
              <w:t xml:space="preserve">        </w:t>
            </w:r>
            <w:r w:rsidRPr="003263A9">
              <w:rPr>
                <w:rFonts w:ascii="Times New Roman" w:hAnsi="Times New Roman" w:cs="Times New Roman"/>
                <w:caps w:val="0"/>
                <w:sz w:val="20"/>
                <w:szCs w:val="20"/>
              </w:rPr>
              <w:t xml:space="preserve"> Risk</w:t>
            </w:r>
            <w:r w:rsidRPr="003263A9">
              <w:rPr>
                <w:rFonts w:ascii="Times New Roman" w:hAnsi="Times New Roman" w:cs="Times New Roman"/>
                <w:caps w:val="0"/>
                <w:sz w:val="20"/>
                <w:szCs w:val="20"/>
                <w:vertAlign w:val="superscript"/>
              </w:rPr>
              <w:t>a</w:t>
            </w:r>
            <w:r w:rsidRPr="003263A9">
              <w:rPr>
                <w:rFonts w:ascii="Times New Roman" w:hAnsi="Times New Roman" w:cs="Times New Roman"/>
                <w:caps w:val="0"/>
                <w:sz w:val="20"/>
                <w:szCs w:val="20"/>
              </w:rPr>
              <w:t xml:space="preserve"> </w:t>
            </w:r>
          </w:p>
          <w:p w14:paraId="2C087209" w14:textId="77777777" w:rsidR="00F53FD5" w:rsidRPr="003263A9" w:rsidRDefault="00F53FD5" w:rsidP="003263B9">
            <w:pPr>
              <w:spacing w:line="48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</w:pPr>
            <w:proofErr w:type="spellStart"/>
            <w:r w:rsidRPr="003263A9">
              <w:rPr>
                <w:rFonts w:ascii="Times New Roman" w:hAnsi="Times New Roman" w:cs="Times New Roman"/>
                <w:caps w:val="0"/>
                <w:sz w:val="20"/>
                <w:szCs w:val="20"/>
              </w:rPr>
              <w:t>Cost</w:t>
            </w:r>
            <w:r w:rsidRPr="003263A9">
              <w:rPr>
                <w:rFonts w:ascii="Times New Roman" w:hAnsi="Times New Roman" w:cs="Times New Roman"/>
                <w:caps w:val="0"/>
                <w:sz w:val="20"/>
                <w:szCs w:val="20"/>
                <w:vertAlign w:val="superscript"/>
              </w:rPr>
              <w:t>b</w:t>
            </w:r>
            <w:proofErr w:type="spellEnd"/>
            <w:r w:rsidRPr="003263A9">
              <w:rPr>
                <w:rFonts w:ascii="Times New Roman" w:hAnsi="Times New Roman" w:cs="Times New Roman"/>
                <w:caps w:val="0"/>
                <w:sz w:val="20"/>
                <w:szCs w:val="20"/>
              </w:rPr>
              <w:t xml:space="preserve"> </w:t>
            </w:r>
            <w:r w:rsidRPr="003263A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  <w:t xml:space="preserve"> </w:t>
            </w:r>
          </w:p>
        </w:tc>
        <w:tc>
          <w:tcPr>
            <w:tcW w:w="0" w:type="auto"/>
            <w:shd w:val="clear" w:color="auto" w:fill="auto"/>
          </w:tcPr>
          <w:p w14:paraId="5B0B9AC9" w14:textId="77777777" w:rsidR="00F53FD5" w:rsidRPr="003263A9" w:rsidRDefault="00F53FD5" w:rsidP="003263B9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5%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73DF0DA" w14:textId="77777777" w:rsidR="00F53FD5" w:rsidRPr="003263A9" w:rsidRDefault="00F53FD5" w:rsidP="003263B9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10%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E4DC13F" w14:textId="77777777" w:rsidR="00F53FD5" w:rsidRPr="003263A9" w:rsidRDefault="00F53FD5" w:rsidP="003263B9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15%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7FB76DD" w14:textId="77777777" w:rsidR="00F53FD5" w:rsidRPr="003263A9" w:rsidRDefault="00F53FD5" w:rsidP="003263B9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20%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50BC21F" w14:textId="77777777" w:rsidR="00F53FD5" w:rsidRPr="003263A9" w:rsidRDefault="00F53FD5" w:rsidP="003263B9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25%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F22DDD4" w14:textId="77777777" w:rsidR="00F53FD5" w:rsidRPr="003263A9" w:rsidRDefault="00F53FD5" w:rsidP="003263B9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30%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7A4DB32" w14:textId="77777777" w:rsidR="00F53FD5" w:rsidRPr="003263A9" w:rsidRDefault="00F53FD5" w:rsidP="003263B9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35%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A79C416" w14:textId="77777777" w:rsidR="00F53FD5" w:rsidRPr="003263A9" w:rsidRDefault="00F53FD5" w:rsidP="003263B9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40%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C645F4E" w14:textId="77777777" w:rsidR="00F53FD5" w:rsidRPr="003263A9" w:rsidRDefault="00F53FD5" w:rsidP="003263B9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45%</w:t>
            </w:r>
          </w:p>
        </w:tc>
        <w:tc>
          <w:tcPr>
            <w:tcW w:w="0" w:type="auto"/>
            <w:shd w:val="clear" w:color="auto" w:fill="auto"/>
          </w:tcPr>
          <w:p w14:paraId="01A8E89D" w14:textId="77777777" w:rsidR="00F53FD5" w:rsidRPr="003263A9" w:rsidRDefault="00F53FD5" w:rsidP="003263B9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50%</w:t>
            </w:r>
          </w:p>
        </w:tc>
      </w:tr>
      <w:tr w:rsidR="00F53FD5" w:rsidRPr="003263A9" w14:paraId="16620009" w14:textId="77777777" w:rsidTr="003263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vAlign w:val="bottom"/>
            <w:hideMark/>
          </w:tcPr>
          <w:p w14:paraId="71A34390" w14:textId="77777777" w:rsidR="00F53FD5" w:rsidRPr="003263A9" w:rsidRDefault="00F53FD5" w:rsidP="003263B9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$5000</w:t>
            </w:r>
          </w:p>
        </w:tc>
        <w:tc>
          <w:tcPr>
            <w:tcW w:w="0" w:type="auto"/>
            <w:shd w:val="clear" w:color="auto" w:fill="auto"/>
            <w:vAlign w:val="bottom"/>
          </w:tcPr>
          <w:p w14:paraId="1F63CDFF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0.8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2E26BA7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1.6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48D277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2.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BBEEF2E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3.2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6EA8A48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4.1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EC7CC70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4.9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1FACE30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5.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DC4D7B0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6.5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3934305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7.38</w:t>
            </w:r>
          </w:p>
        </w:tc>
        <w:tc>
          <w:tcPr>
            <w:tcW w:w="0" w:type="auto"/>
            <w:shd w:val="clear" w:color="auto" w:fill="auto"/>
            <w:vAlign w:val="bottom"/>
          </w:tcPr>
          <w:p w14:paraId="637EE69D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8.20</w:t>
            </w:r>
          </w:p>
        </w:tc>
      </w:tr>
      <w:tr w:rsidR="00F53FD5" w:rsidRPr="003263A9" w14:paraId="5BD33B0D" w14:textId="77777777" w:rsidTr="003263B9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vAlign w:val="bottom"/>
            <w:hideMark/>
          </w:tcPr>
          <w:p w14:paraId="48A81B6E" w14:textId="77777777" w:rsidR="00F53FD5" w:rsidRPr="003263A9" w:rsidRDefault="00F53FD5" w:rsidP="003263B9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$10000</w:t>
            </w:r>
          </w:p>
        </w:tc>
        <w:tc>
          <w:tcPr>
            <w:tcW w:w="0" w:type="auto"/>
            <w:shd w:val="clear" w:color="auto" w:fill="auto"/>
            <w:vAlign w:val="bottom"/>
          </w:tcPr>
          <w:p w14:paraId="743133B5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1.6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E99A469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3.2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7451B27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4.9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12F53D4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6.5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FAFA963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8.2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101E560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9.8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0C971E0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11.4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B226003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13.1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0CA316D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14.76</w:t>
            </w:r>
          </w:p>
        </w:tc>
        <w:tc>
          <w:tcPr>
            <w:tcW w:w="0" w:type="auto"/>
            <w:shd w:val="clear" w:color="auto" w:fill="auto"/>
            <w:vAlign w:val="bottom"/>
          </w:tcPr>
          <w:p w14:paraId="07D6F074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16.40</w:t>
            </w:r>
          </w:p>
        </w:tc>
      </w:tr>
      <w:tr w:rsidR="00F53FD5" w:rsidRPr="003263A9" w14:paraId="609C35B7" w14:textId="77777777" w:rsidTr="003263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vAlign w:val="bottom"/>
            <w:hideMark/>
          </w:tcPr>
          <w:p w14:paraId="518D424E" w14:textId="77777777" w:rsidR="00F53FD5" w:rsidRPr="003263A9" w:rsidRDefault="00F53FD5" w:rsidP="003263B9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$15000</w:t>
            </w:r>
          </w:p>
        </w:tc>
        <w:tc>
          <w:tcPr>
            <w:tcW w:w="0" w:type="auto"/>
            <w:shd w:val="clear" w:color="auto" w:fill="auto"/>
            <w:vAlign w:val="bottom"/>
          </w:tcPr>
          <w:p w14:paraId="33358959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2.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7E2DB19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4.9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4FC17A9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7.3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6249679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9.8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4AD5EE6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12.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A1E6735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14.7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B6A4B4C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17.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7D783CB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19.6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1E7CCC7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22.14</w:t>
            </w:r>
          </w:p>
        </w:tc>
        <w:tc>
          <w:tcPr>
            <w:tcW w:w="0" w:type="auto"/>
            <w:shd w:val="clear" w:color="auto" w:fill="auto"/>
            <w:vAlign w:val="bottom"/>
          </w:tcPr>
          <w:p w14:paraId="74A7B373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24.60</w:t>
            </w:r>
          </w:p>
        </w:tc>
      </w:tr>
      <w:tr w:rsidR="00F53FD5" w:rsidRPr="003263A9" w14:paraId="68C9F228" w14:textId="77777777" w:rsidTr="003263B9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vAlign w:val="bottom"/>
            <w:hideMark/>
          </w:tcPr>
          <w:p w14:paraId="63C59FE5" w14:textId="77777777" w:rsidR="00F53FD5" w:rsidRPr="003263A9" w:rsidRDefault="00F53FD5" w:rsidP="003263B9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$20000</w:t>
            </w:r>
          </w:p>
        </w:tc>
        <w:tc>
          <w:tcPr>
            <w:tcW w:w="0" w:type="auto"/>
            <w:shd w:val="clear" w:color="auto" w:fill="auto"/>
            <w:vAlign w:val="bottom"/>
          </w:tcPr>
          <w:p w14:paraId="2F93FC0B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3.2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B390265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6.5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51DB2B6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9.8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F5DB7AC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13.1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95C2D3B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16.4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04011EA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19.6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4FC23E8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22.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7FA7CB0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26.2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F8E13BA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29.52</w:t>
            </w:r>
          </w:p>
        </w:tc>
        <w:tc>
          <w:tcPr>
            <w:tcW w:w="0" w:type="auto"/>
            <w:shd w:val="clear" w:color="auto" w:fill="auto"/>
            <w:vAlign w:val="bottom"/>
          </w:tcPr>
          <w:p w14:paraId="78978B5A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32.80</w:t>
            </w:r>
          </w:p>
        </w:tc>
      </w:tr>
      <w:tr w:rsidR="00F53FD5" w:rsidRPr="003263A9" w14:paraId="4DE54635" w14:textId="77777777" w:rsidTr="003263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vAlign w:val="bottom"/>
            <w:hideMark/>
          </w:tcPr>
          <w:p w14:paraId="265BC91E" w14:textId="77777777" w:rsidR="00F53FD5" w:rsidRPr="003263A9" w:rsidRDefault="00F53FD5" w:rsidP="003263B9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$25000</w:t>
            </w:r>
          </w:p>
        </w:tc>
        <w:tc>
          <w:tcPr>
            <w:tcW w:w="0" w:type="auto"/>
            <w:shd w:val="clear" w:color="auto" w:fill="auto"/>
            <w:vAlign w:val="bottom"/>
          </w:tcPr>
          <w:p w14:paraId="2A3F3C8C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4.1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702869F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8.2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6F371B5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12.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45DEE78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16.4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2923088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20.5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D5CC16C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24.6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A753B5B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28.7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E72D3EC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32.8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638D19D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36.90</w:t>
            </w:r>
          </w:p>
        </w:tc>
        <w:tc>
          <w:tcPr>
            <w:tcW w:w="0" w:type="auto"/>
            <w:shd w:val="clear" w:color="auto" w:fill="auto"/>
            <w:vAlign w:val="bottom"/>
          </w:tcPr>
          <w:p w14:paraId="3CCE3573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41.00</w:t>
            </w:r>
          </w:p>
        </w:tc>
      </w:tr>
      <w:tr w:rsidR="00F53FD5" w:rsidRPr="003263A9" w14:paraId="00EE6D58" w14:textId="77777777" w:rsidTr="003263B9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vAlign w:val="bottom"/>
          </w:tcPr>
          <w:p w14:paraId="6FC33964" w14:textId="77777777" w:rsidR="00F53FD5" w:rsidRPr="003263A9" w:rsidRDefault="00F53FD5" w:rsidP="003263B9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$30000</w:t>
            </w:r>
          </w:p>
        </w:tc>
        <w:tc>
          <w:tcPr>
            <w:tcW w:w="0" w:type="auto"/>
            <w:shd w:val="clear" w:color="auto" w:fill="auto"/>
            <w:vAlign w:val="bottom"/>
          </w:tcPr>
          <w:p w14:paraId="2F7D9EE0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4.9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0144C06F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9.84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4597199F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14.76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50BEC48D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19.68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418727B8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24.60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790B9728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29.5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4CB2C727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34.44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018EF31F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39.36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64119878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44.28</w:t>
            </w:r>
          </w:p>
        </w:tc>
        <w:tc>
          <w:tcPr>
            <w:tcW w:w="0" w:type="auto"/>
            <w:shd w:val="clear" w:color="auto" w:fill="auto"/>
            <w:vAlign w:val="bottom"/>
          </w:tcPr>
          <w:p w14:paraId="121313E2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49.20</w:t>
            </w:r>
          </w:p>
        </w:tc>
      </w:tr>
      <w:tr w:rsidR="00F53FD5" w:rsidRPr="003263A9" w14:paraId="46451C94" w14:textId="77777777" w:rsidTr="003263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vAlign w:val="bottom"/>
          </w:tcPr>
          <w:p w14:paraId="55E56AD6" w14:textId="77777777" w:rsidR="00F53FD5" w:rsidRPr="003263A9" w:rsidRDefault="00F53FD5" w:rsidP="003263B9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$35000</w:t>
            </w:r>
          </w:p>
        </w:tc>
        <w:tc>
          <w:tcPr>
            <w:tcW w:w="0" w:type="auto"/>
            <w:shd w:val="clear" w:color="auto" w:fill="auto"/>
            <w:vAlign w:val="bottom"/>
          </w:tcPr>
          <w:p w14:paraId="5D40717A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5.74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0C4E438B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11.48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3181E664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17.2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5F705B53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22.96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746C668D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28.70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7DA72289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34.44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0FE4D097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40.18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5822FD35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45.9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5158B79D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51.66</w:t>
            </w:r>
          </w:p>
        </w:tc>
        <w:tc>
          <w:tcPr>
            <w:tcW w:w="0" w:type="auto"/>
            <w:shd w:val="clear" w:color="auto" w:fill="auto"/>
            <w:vAlign w:val="bottom"/>
          </w:tcPr>
          <w:p w14:paraId="5388E850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57.40</w:t>
            </w:r>
          </w:p>
        </w:tc>
      </w:tr>
      <w:tr w:rsidR="00F53FD5" w:rsidRPr="003263A9" w14:paraId="6634F206" w14:textId="77777777" w:rsidTr="003263B9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vAlign w:val="bottom"/>
          </w:tcPr>
          <w:p w14:paraId="64663999" w14:textId="77777777" w:rsidR="00F53FD5" w:rsidRPr="003263A9" w:rsidRDefault="00F53FD5" w:rsidP="003263B9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$40000</w:t>
            </w:r>
          </w:p>
        </w:tc>
        <w:tc>
          <w:tcPr>
            <w:tcW w:w="0" w:type="auto"/>
            <w:shd w:val="clear" w:color="auto" w:fill="auto"/>
            <w:vAlign w:val="bottom"/>
          </w:tcPr>
          <w:p w14:paraId="40BC88A2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6.56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BD297D4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13.1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791765D8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19.68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1AB1AC3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26.24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6C2E7817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32.80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4DC1EE9C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39.36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23EBB203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45.9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2418E0AD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52.48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6970208A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59.04</w:t>
            </w:r>
          </w:p>
        </w:tc>
        <w:tc>
          <w:tcPr>
            <w:tcW w:w="0" w:type="auto"/>
            <w:shd w:val="clear" w:color="auto" w:fill="auto"/>
            <w:vAlign w:val="bottom"/>
          </w:tcPr>
          <w:p w14:paraId="0D9D4A38" w14:textId="77777777" w:rsidR="00F53FD5" w:rsidRPr="003263A9" w:rsidRDefault="00F53FD5" w:rsidP="003263B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65.60</w:t>
            </w:r>
          </w:p>
        </w:tc>
      </w:tr>
      <w:tr w:rsidR="00F53FD5" w:rsidRPr="003263A9" w14:paraId="56F801B3" w14:textId="77777777" w:rsidTr="003263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vAlign w:val="bottom"/>
          </w:tcPr>
          <w:p w14:paraId="1835CC6A" w14:textId="77777777" w:rsidR="00F53FD5" w:rsidRPr="003263A9" w:rsidRDefault="00F53FD5" w:rsidP="003263B9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3263A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$45000</w:t>
            </w:r>
          </w:p>
        </w:tc>
        <w:tc>
          <w:tcPr>
            <w:tcW w:w="0" w:type="auto"/>
            <w:shd w:val="clear" w:color="auto" w:fill="auto"/>
            <w:vAlign w:val="bottom"/>
          </w:tcPr>
          <w:p w14:paraId="62EFB820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7.38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2177979E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14.76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040042C6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22.14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90E4627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29.5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53A5FDB0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36.90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220239A2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44.28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4A69B685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51.66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548BEEC5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59.04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753EF55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66.42</w:t>
            </w:r>
          </w:p>
        </w:tc>
        <w:tc>
          <w:tcPr>
            <w:tcW w:w="0" w:type="auto"/>
            <w:shd w:val="clear" w:color="auto" w:fill="auto"/>
            <w:vAlign w:val="bottom"/>
          </w:tcPr>
          <w:p w14:paraId="0A115BB6" w14:textId="77777777" w:rsidR="00F53FD5" w:rsidRPr="003263A9" w:rsidRDefault="00F53FD5" w:rsidP="003263B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326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$73.80</w:t>
            </w:r>
          </w:p>
        </w:tc>
      </w:tr>
    </w:tbl>
    <w:p w14:paraId="03660CCB" w14:textId="77777777" w:rsidR="00F53FD5" w:rsidRDefault="00F53FD5" w:rsidP="00F53FD5">
      <w:pPr>
        <w:spacing w:after="120" w:line="240" w:lineRule="auto"/>
        <w:rPr>
          <w:rFonts w:ascii="Times New Roman" w:hAnsi="Times New Roman" w:cs="Times New Roman"/>
        </w:rPr>
      </w:pPr>
      <w:r w:rsidRPr="00C25CF0">
        <w:rPr>
          <w:rFonts w:ascii="Times New Roman" w:hAnsi="Times New Roman" w:cs="Times New Roman"/>
          <w:b/>
          <w:bCs/>
        </w:rPr>
        <w:t>Abbreviations:</w:t>
      </w:r>
      <w:r w:rsidRPr="00C25CF0">
        <w:rPr>
          <w:rFonts w:ascii="Times New Roman" w:hAnsi="Times New Roman" w:cs="Times New Roman"/>
        </w:rPr>
        <w:t xml:space="preserve"> </w:t>
      </w:r>
      <w:proofErr w:type="spellStart"/>
      <w:r w:rsidRPr="00C25CF0">
        <w:rPr>
          <w:rFonts w:ascii="Times New Roman" w:hAnsi="Times New Roman" w:cs="Times New Roman"/>
          <w:vertAlign w:val="superscript"/>
        </w:rPr>
        <w:t>a</w:t>
      </w:r>
      <w:r>
        <w:rPr>
          <w:rFonts w:ascii="Times New Roman" w:hAnsi="Times New Roman" w:cs="Times New Roman"/>
        </w:rPr>
        <w:t>Risk</w:t>
      </w:r>
      <w:proofErr w:type="spellEnd"/>
      <w:r>
        <w:rPr>
          <w:rFonts w:ascii="Times New Roman" w:hAnsi="Times New Roman" w:cs="Times New Roman"/>
        </w:rPr>
        <w:t>: Increased risk of CVD events for untreated WCH patients versus treated WCH patients</w:t>
      </w:r>
      <w:r w:rsidRPr="00C25CF0">
        <w:rPr>
          <w:rFonts w:ascii="Times New Roman" w:hAnsi="Times New Roman" w:cs="Times New Roman"/>
        </w:rPr>
        <w:t>;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C25CF0">
        <w:rPr>
          <w:rFonts w:ascii="Times New Roman" w:hAnsi="Times New Roman" w:cs="Times New Roman"/>
          <w:vertAlign w:val="superscript"/>
        </w:rPr>
        <w:t>b</w:t>
      </w:r>
      <w:r>
        <w:rPr>
          <w:rFonts w:ascii="Times New Roman" w:hAnsi="Times New Roman" w:cs="Times New Roman"/>
        </w:rPr>
        <w:t>Cost</w:t>
      </w:r>
      <w:proofErr w:type="spellEnd"/>
      <w:r>
        <w:rPr>
          <w:rFonts w:ascii="Times New Roman" w:hAnsi="Times New Roman" w:cs="Times New Roman"/>
        </w:rPr>
        <w:t>: Average CVD costs over 5 years</w:t>
      </w:r>
    </w:p>
    <w:p w14:paraId="7D057646" w14:textId="77777777" w:rsidR="00F53FD5" w:rsidRDefault="00F53FD5" w:rsidP="00F53FD5">
      <w:pPr>
        <w:spacing w:line="480" w:lineRule="auto"/>
        <w:rPr>
          <w:rFonts w:ascii="Times New Roman" w:hAnsi="Times New Roman" w:cs="Times New Roman"/>
        </w:rPr>
      </w:pPr>
    </w:p>
    <w:p w14:paraId="559753EA" w14:textId="77777777" w:rsidR="00F53FD5" w:rsidRDefault="00F53FD5" w:rsidP="00F53FD5">
      <w:pPr>
        <w:spacing w:line="480" w:lineRule="auto"/>
        <w:rPr>
          <w:rFonts w:ascii="Times New Roman" w:hAnsi="Times New Roman" w:cs="Times New Roman"/>
        </w:rPr>
      </w:pPr>
    </w:p>
    <w:p w14:paraId="44C14FF0" w14:textId="77777777" w:rsidR="00F53FD5" w:rsidRDefault="00F53FD5" w:rsidP="004F4F9B"/>
    <w:p w14:paraId="59FD2BB7" w14:textId="77777777" w:rsidR="007943F8" w:rsidRDefault="007943F8" w:rsidP="004F4F9B"/>
    <w:p w14:paraId="2DA4A0BB" w14:textId="77777777" w:rsidR="00F53FD5" w:rsidRDefault="00F53FD5" w:rsidP="004F4F9B"/>
    <w:p w14:paraId="2D046375" w14:textId="77777777" w:rsidR="00F53FD5" w:rsidRDefault="00F53FD5" w:rsidP="004F4F9B"/>
    <w:p w14:paraId="105FB0CC" w14:textId="77777777" w:rsidR="00F53FD5" w:rsidRDefault="00F53FD5" w:rsidP="004F4F9B"/>
    <w:p w14:paraId="42DFDC1C" w14:textId="77777777" w:rsidR="004034A3" w:rsidRDefault="004034A3" w:rsidP="004F4F9B"/>
    <w:p w14:paraId="0297E6F6" w14:textId="77777777" w:rsidR="00F53FD5" w:rsidRDefault="00F53FD5" w:rsidP="004F4F9B"/>
    <w:p w14:paraId="3FE30370" w14:textId="77777777" w:rsidR="00F53FD5" w:rsidRDefault="00F53FD5" w:rsidP="004F4F9B"/>
    <w:p w14:paraId="74EE31F4" w14:textId="77777777" w:rsidR="00F53FD5" w:rsidRDefault="00F53FD5" w:rsidP="004F4F9B"/>
    <w:p w14:paraId="0B0E6EB4" w14:textId="77777777" w:rsidR="00F53FD5" w:rsidRDefault="00F53FD5" w:rsidP="004F4F9B"/>
    <w:p w14:paraId="0688A0A7" w14:textId="37AD2767" w:rsidR="00C73F84" w:rsidRPr="008832A5" w:rsidRDefault="00C73F84" w:rsidP="004F4F9B">
      <w:pPr>
        <w:rPr>
          <w:sz w:val="32"/>
          <w:szCs w:val="32"/>
        </w:rPr>
      </w:pPr>
      <w:r w:rsidRPr="00C73F84">
        <w:rPr>
          <w:sz w:val="32"/>
          <w:szCs w:val="32"/>
        </w:rPr>
        <w:lastRenderedPageBreak/>
        <w:t>References:</w:t>
      </w:r>
    </w:p>
    <w:p w14:paraId="15E8C4D7" w14:textId="77777777" w:rsidR="0040462F" w:rsidRPr="0040462F" w:rsidRDefault="008832A5" w:rsidP="0040462F">
      <w:pPr>
        <w:pStyle w:val="Bibliography"/>
        <w:rPr>
          <w:rFonts w:ascii="Aptos" w:hAnsi="Aptos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40462F" w:rsidRPr="0040462F">
        <w:rPr>
          <w:rFonts w:ascii="Aptos" w:hAnsi="Aptos"/>
        </w:rPr>
        <w:t>1.</w:t>
      </w:r>
      <w:r w:rsidR="0040462F" w:rsidRPr="0040462F">
        <w:rPr>
          <w:rFonts w:ascii="Aptos" w:hAnsi="Aptos"/>
        </w:rPr>
        <w:tab/>
        <w:t>Physician Fee Schedule Look-Up Tool | CMS. Accessed November 14, 2023. https://www.cms.gov/medicare/payment/fee-schedules/physician/lookup-tool</w:t>
      </w:r>
    </w:p>
    <w:p w14:paraId="1DD41E63" w14:textId="77777777" w:rsidR="0040462F" w:rsidRPr="0040462F" w:rsidRDefault="0040462F" w:rsidP="0040462F">
      <w:pPr>
        <w:pStyle w:val="Bibliography"/>
        <w:rPr>
          <w:rFonts w:ascii="Aptos" w:hAnsi="Aptos"/>
        </w:rPr>
      </w:pPr>
      <w:r w:rsidRPr="0040462F">
        <w:rPr>
          <w:rFonts w:ascii="Aptos" w:hAnsi="Aptos"/>
        </w:rPr>
        <w:t>2.</w:t>
      </w:r>
      <w:r w:rsidRPr="0040462F">
        <w:rPr>
          <w:rFonts w:ascii="Aptos" w:hAnsi="Aptos"/>
        </w:rPr>
        <w:tab/>
        <w:t>Clinical Laboratory Fee Schedule | CMS. Accessed July 30, 2024. https://www.cms.gov/medicare/payment/fee-schedules/clinical-laboratory-fee-schedule-clfs</w:t>
      </w:r>
    </w:p>
    <w:p w14:paraId="6D9E6ADE" w14:textId="77777777" w:rsidR="0040462F" w:rsidRPr="0040462F" w:rsidRDefault="0040462F" w:rsidP="0040462F">
      <w:pPr>
        <w:pStyle w:val="Bibliography"/>
        <w:rPr>
          <w:rFonts w:ascii="Aptos" w:hAnsi="Aptos"/>
        </w:rPr>
      </w:pPr>
      <w:r w:rsidRPr="0040462F">
        <w:rPr>
          <w:rFonts w:ascii="Aptos" w:hAnsi="Aptos"/>
        </w:rPr>
        <w:t>3.</w:t>
      </w:r>
      <w:r w:rsidRPr="0040462F">
        <w:rPr>
          <w:rFonts w:ascii="Aptos" w:hAnsi="Aptos"/>
        </w:rPr>
        <w:tab/>
        <w:t xml:space="preserve">Whelton PK, Carey RM, Aronow WS, et al. 2017 ACC/AHA/AAPA/ABC/ACPM/AGS/APhA/ASH/ASPC/NMA/PCNA Guideline for the Prevention, Detection, Evaluation, and Management of High Blood Pressure in Adults: Executive Summary: A Report of the American College of Cardiology/American Heart Association Task Force on Clinical Practice Guidelines. </w:t>
      </w:r>
      <w:r w:rsidRPr="0040462F">
        <w:rPr>
          <w:rFonts w:ascii="Aptos" w:hAnsi="Aptos"/>
          <w:i/>
          <w:iCs/>
        </w:rPr>
        <w:t>Hypertension</w:t>
      </w:r>
      <w:r w:rsidRPr="0040462F">
        <w:rPr>
          <w:rFonts w:ascii="Aptos" w:hAnsi="Aptos"/>
        </w:rPr>
        <w:t>. 2018;71(6):1269-1324. doi:10.1161/HYP.0000000000000066</w:t>
      </w:r>
    </w:p>
    <w:p w14:paraId="794C0E76" w14:textId="73083E57" w:rsidR="007A16A3" w:rsidRDefault="008832A5" w:rsidP="004F4F9B">
      <w:r>
        <w:fldChar w:fldCharType="end"/>
      </w:r>
    </w:p>
    <w:p w14:paraId="59BA6402" w14:textId="77777777" w:rsidR="007A16A3" w:rsidRDefault="007A16A3" w:rsidP="004F4F9B"/>
    <w:p w14:paraId="11C4AFCB" w14:textId="77777777" w:rsidR="007A16A3" w:rsidRDefault="007A16A3" w:rsidP="004F4F9B"/>
    <w:p w14:paraId="1BCBB16E" w14:textId="77777777" w:rsidR="007A16A3" w:rsidRDefault="007A16A3" w:rsidP="004F4F9B"/>
    <w:p w14:paraId="10AAFF91" w14:textId="77777777" w:rsidR="007A16A3" w:rsidRDefault="007A16A3" w:rsidP="004F4F9B"/>
    <w:sectPr w:rsidR="007A16A3" w:rsidSect="007C07C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96C96"/>
    <w:rsid w:val="00003AD7"/>
    <w:rsid w:val="00023076"/>
    <w:rsid w:val="00034B25"/>
    <w:rsid w:val="000C30DC"/>
    <w:rsid w:val="000E1231"/>
    <w:rsid w:val="0013239C"/>
    <w:rsid w:val="001367E3"/>
    <w:rsid w:val="00176EAA"/>
    <w:rsid w:val="001A60AF"/>
    <w:rsid w:val="001C34BF"/>
    <w:rsid w:val="001E0E03"/>
    <w:rsid w:val="001E10FD"/>
    <w:rsid w:val="002046C9"/>
    <w:rsid w:val="00214551"/>
    <w:rsid w:val="002205A7"/>
    <w:rsid w:val="00222628"/>
    <w:rsid w:val="00224B70"/>
    <w:rsid w:val="00230BB9"/>
    <w:rsid w:val="00236410"/>
    <w:rsid w:val="002A4F56"/>
    <w:rsid w:val="002C1025"/>
    <w:rsid w:val="002D799A"/>
    <w:rsid w:val="002E01E3"/>
    <w:rsid w:val="00302DED"/>
    <w:rsid w:val="003263A9"/>
    <w:rsid w:val="003D0841"/>
    <w:rsid w:val="004034A3"/>
    <w:rsid w:val="0040462F"/>
    <w:rsid w:val="0041281F"/>
    <w:rsid w:val="00440AAE"/>
    <w:rsid w:val="0046097E"/>
    <w:rsid w:val="004C7E4F"/>
    <w:rsid w:val="004F181F"/>
    <w:rsid w:val="004F4F9B"/>
    <w:rsid w:val="00525D43"/>
    <w:rsid w:val="00576830"/>
    <w:rsid w:val="005805A1"/>
    <w:rsid w:val="005836B7"/>
    <w:rsid w:val="005A1D53"/>
    <w:rsid w:val="0060197D"/>
    <w:rsid w:val="00624298"/>
    <w:rsid w:val="00641FF8"/>
    <w:rsid w:val="00643D50"/>
    <w:rsid w:val="00692CEC"/>
    <w:rsid w:val="006A1B45"/>
    <w:rsid w:val="006D02F2"/>
    <w:rsid w:val="006F207C"/>
    <w:rsid w:val="0070031C"/>
    <w:rsid w:val="00725C2D"/>
    <w:rsid w:val="0073412D"/>
    <w:rsid w:val="007943F8"/>
    <w:rsid w:val="007A16A3"/>
    <w:rsid w:val="007C07CE"/>
    <w:rsid w:val="007F4051"/>
    <w:rsid w:val="00812BB9"/>
    <w:rsid w:val="00842C75"/>
    <w:rsid w:val="0086795C"/>
    <w:rsid w:val="008832A5"/>
    <w:rsid w:val="00885B41"/>
    <w:rsid w:val="008A3C0D"/>
    <w:rsid w:val="008F081B"/>
    <w:rsid w:val="00915096"/>
    <w:rsid w:val="00951009"/>
    <w:rsid w:val="00956A57"/>
    <w:rsid w:val="009B11FF"/>
    <w:rsid w:val="009E148A"/>
    <w:rsid w:val="009F29E7"/>
    <w:rsid w:val="00A06BC6"/>
    <w:rsid w:val="00A074B0"/>
    <w:rsid w:val="00A359E2"/>
    <w:rsid w:val="00A80822"/>
    <w:rsid w:val="00AD7AD8"/>
    <w:rsid w:val="00B0630F"/>
    <w:rsid w:val="00B75FAB"/>
    <w:rsid w:val="00B8146C"/>
    <w:rsid w:val="00B95373"/>
    <w:rsid w:val="00BB4341"/>
    <w:rsid w:val="00BD29B2"/>
    <w:rsid w:val="00C25CF0"/>
    <w:rsid w:val="00C73F84"/>
    <w:rsid w:val="00CA7143"/>
    <w:rsid w:val="00CD5183"/>
    <w:rsid w:val="00CF1CCE"/>
    <w:rsid w:val="00CF3A00"/>
    <w:rsid w:val="00D465A3"/>
    <w:rsid w:val="00D559CE"/>
    <w:rsid w:val="00D86A97"/>
    <w:rsid w:val="00E545E1"/>
    <w:rsid w:val="00ED19AA"/>
    <w:rsid w:val="00F1373A"/>
    <w:rsid w:val="00F36712"/>
    <w:rsid w:val="00F53FD5"/>
    <w:rsid w:val="00F72FCE"/>
    <w:rsid w:val="00F863EE"/>
    <w:rsid w:val="00F96C96"/>
    <w:rsid w:val="00FD36B4"/>
    <w:rsid w:val="00FD62C5"/>
    <w:rsid w:val="00FE64B0"/>
    <w:rsid w:val="00FF32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2FFACC"/>
  <w15:chartTrackingRefBased/>
  <w15:docId w15:val="{E947180B-09C1-4AC1-8124-F690F6C6AD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D799A"/>
  </w:style>
  <w:style w:type="paragraph" w:styleId="Heading1">
    <w:name w:val="heading 1"/>
    <w:basedOn w:val="Normal"/>
    <w:next w:val="Normal"/>
    <w:link w:val="Heading1Char"/>
    <w:uiPriority w:val="9"/>
    <w:qFormat/>
    <w:rsid w:val="00F96C96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96C9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96C96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96C96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96C96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96C96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96C96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96C96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96C96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96C96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96C96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96C96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96C96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96C96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96C96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96C96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96C96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96C96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F96C96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96C9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F96C96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F96C96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F96C96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F96C96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F96C96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F96C96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96C96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96C96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F96C96"/>
    <w:rPr>
      <w:b/>
      <w:bCs/>
      <w:smallCaps/>
      <w:color w:val="0F4761" w:themeColor="accent1" w:themeShade="BF"/>
      <w:spacing w:val="5"/>
    </w:rPr>
  </w:style>
  <w:style w:type="character" w:styleId="CommentReference">
    <w:name w:val="annotation reference"/>
    <w:basedOn w:val="DefaultParagraphFont"/>
    <w:uiPriority w:val="99"/>
    <w:semiHidden/>
    <w:unhideWhenUsed/>
    <w:rsid w:val="002D79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D79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D799A"/>
    <w:rPr>
      <w:sz w:val="20"/>
      <w:szCs w:val="20"/>
    </w:rPr>
  </w:style>
  <w:style w:type="table" w:styleId="GridTable4-Accent3">
    <w:name w:val="Grid Table 4 Accent 3"/>
    <w:basedOn w:val="TableNormal"/>
    <w:uiPriority w:val="49"/>
    <w:rsid w:val="002D799A"/>
    <w:pPr>
      <w:spacing w:after="0" w:line="240" w:lineRule="auto"/>
    </w:pPr>
    <w:tblPr>
      <w:tblStyleRowBandSize w:val="1"/>
      <w:tblStyleColBandSize w:val="1"/>
      <w:tblBorders>
        <w:top w:val="single" w:sz="4" w:space="0" w:color="47D459" w:themeColor="accent3" w:themeTint="99"/>
        <w:left w:val="single" w:sz="4" w:space="0" w:color="47D459" w:themeColor="accent3" w:themeTint="99"/>
        <w:bottom w:val="single" w:sz="4" w:space="0" w:color="47D459" w:themeColor="accent3" w:themeTint="99"/>
        <w:right w:val="single" w:sz="4" w:space="0" w:color="47D459" w:themeColor="accent3" w:themeTint="99"/>
        <w:insideH w:val="single" w:sz="4" w:space="0" w:color="47D459" w:themeColor="accent3" w:themeTint="99"/>
        <w:insideV w:val="single" w:sz="4" w:space="0" w:color="47D45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196B24" w:themeColor="accent3"/>
          <w:left w:val="single" w:sz="4" w:space="0" w:color="196B24" w:themeColor="accent3"/>
          <w:bottom w:val="single" w:sz="4" w:space="0" w:color="196B24" w:themeColor="accent3"/>
          <w:right w:val="single" w:sz="4" w:space="0" w:color="196B24" w:themeColor="accent3"/>
          <w:insideH w:val="nil"/>
          <w:insideV w:val="nil"/>
        </w:tcBorders>
        <w:shd w:val="clear" w:color="auto" w:fill="196B24" w:themeFill="accent3"/>
      </w:tcPr>
    </w:tblStylePr>
    <w:tblStylePr w:type="lastRow">
      <w:rPr>
        <w:b/>
        <w:bCs/>
      </w:rPr>
      <w:tblPr/>
      <w:tcPr>
        <w:tcBorders>
          <w:top w:val="double" w:sz="4" w:space="0" w:color="196B24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1F0C7" w:themeFill="accent3" w:themeFillTint="33"/>
      </w:tcPr>
    </w:tblStylePr>
    <w:tblStylePr w:type="band1Horz">
      <w:tblPr/>
      <w:tcPr>
        <w:shd w:val="clear" w:color="auto" w:fill="C1F0C7" w:themeFill="accent3" w:themeFillTint="33"/>
      </w:tcPr>
    </w:tblStylePr>
  </w:style>
  <w:style w:type="table" w:styleId="PlainTable3">
    <w:name w:val="Plain Table 3"/>
    <w:basedOn w:val="TableNormal"/>
    <w:uiPriority w:val="43"/>
    <w:rsid w:val="006D02F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lainTable1">
    <w:name w:val="Plain Table 1"/>
    <w:basedOn w:val="TableNormal"/>
    <w:uiPriority w:val="41"/>
    <w:rsid w:val="00222628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5">
    <w:name w:val="Plain Table 5"/>
    <w:basedOn w:val="TableNormal"/>
    <w:uiPriority w:val="45"/>
    <w:rsid w:val="00222628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Bibliography">
    <w:name w:val="Bibliography"/>
    <w:basedOn w:val="Normal"/>
    <w:next w:val="Normal"/>
    <w:uiPriority w:val="37"/>
    <w:unhideWhenUsed/>
    <w:rsid w:val="008832A5"/>
    <w:pPr>
      <w:tabs>
        <w:tab w:val="left" w:pos="264"/>
      </w:tabs>
      <w:spacing w:after="240" w:line="240" w:lineRule="auto"/>
      <w:ind w:left="264" w:hanging="264"/>
    </w:pPr>
  </w:style>
  <w:style w:type="paragraph" w:styleId="Revision">
    <w:name w:val="Revision"/>
    <w:hidden/>
    <w:uiPriority w:val="99"/>
    <w:semiHidden/>
    <w:rsid w:val="00915096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3078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965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439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177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3b711041-3036-4b1b-af3d-1e65ad732213" xsi:nil="true"/>
    <lcf76f155ced4ddcb4097134ff3c332f xmlns="fc9bb87a-c72b-4b42-b8db-282780d30aaa">
      <Terms xmlns="http://schemas.microsoft.com/office/infopath/2007/PartnerControls"/>
    </lcf76f155ced4ddcb4097134ff3c332f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E04D363B518714FBC457D0E90BC902D" ma:contentTypeVersion="15" ma:contentTypeDescription="Create a new document." ma:contentTypeScope="" ma:versionID="0acb8f1e220a0b58b713d4a22d0985e9">
  <xsd:schema xmlns:xsd="http://www.w3.org/2001/XMLSchema" xmlns:xs="http://www.w3.org/2001/XMLSchema" xmlns:p="http://schemas.microsoft.com/office/2006/metadata/properties" xmlns:ns2="fc9bb87a-c72b-4b42-b8db-282780d30aaa" xmlns:ns3="3b711041-3036-4b1b-af3d-1e65ad732213" targetNamespace="http://schemas.microsoft.com/office/2006/metadata/properties" ma:root="true" ma:fieldsID="5fdd189ccce380cd668b072253f11b38" ns2:_="" ns3:_="">
    <xsd:import namespace="fc9bb87a-c72b-4b42-b8db-282780d30aaa"/>
    <xsd:import namespace="3b711041-3036-4b1b-af3d-1e65ad732213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lcf76f155ced4ddcb4097134ff3c332f" minOccurs="0"/>
                <xsd:element ref="ns3:TaxCatchAll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c9bb87a-c72b-4b42-b8db-282780d30aa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lcf76f155ced4ddcb4097134ff3c332f" ma:index="15" nillable="true" ma:taxonomy="true" ma:internalName="lcf76f155ced4ddcb4097134ff3c332f" ma:taxonomyFieldName="MediaServiceImageTags" ma:displayName="Image Tags" ma:readOnly="false" ma:fieldId="{5cf76f15-5ced-4ddc-b409-7134ff3c332f}" ma:taxonomyMulti="true" ma:sspId="528e5b72-a11e-43e4-996b-2cb2b326d1f2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20" nillable="true" ma:displayName="MediaServiceDateTaken" ma:hidden="true" ma:internalName="MediaServiceDateTaken" ma:readOnly="true">
      <xsd:simpleType>
        <xsd:restriction base="dms:Text"/>
      </xsd:simpleType>
    </xsd:element>
    <xsd:element name="MediaServiceObjectDetectorVersions" ma:index="21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2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b711041-3036-4b1b-af3d-1e65ad732213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16" nillable="true" ma:displayName="Taxonomy Catch All Column" ma:hidden="true" ma:list="{7348e6a2-7b44-4f19-90d3-40703a74976a}" ma:internalName="TaxCatchAll" ma:showField="CatchAllData" ma:web="3b711041-3036-4b1b-af3d-1e65ad732213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D31D231B-2EB8-4E9E-95FE-BD8C279872BD}">
  <ds:schemaRefs>
    <ds:schemaRef ds:uri="http://schemas.microsoft.com/office/2006/metadata/properties"/>
    <ds:schemaRef ds:uri="http://schemas.microsoft.com/office/infopath/2007/PartnerControls"/>
    <ds:schemaRef ds:uri="3b711041-3036-4b1b-af3d-1e65ad732213"/>
    <ds:schemaRef ds:uri="fc9bb87a-c72b-4b42-b8db-282780d30aaa"/>
  </ds:schemaRefs>
</ds:datastoreItem>
</file>

<file path=customXml/itemProps2.xml><?xml version="1.0" encoding="utf-8"?>
<ds:datastoreItem xmlns:ds="http://schemas.openxmlformats.org/officeDocument/2006/customXml" ds:itemID="{1DC82706-79DD-4D97-8455-8B74B84AD0D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c9bb87a-c72b-4b42-b8db-282780d30aaa"/>
    <ds:schemaRef ds:uri="3b711041-3036-4b1b-af3d-1e65ad73221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396422CB-02CA-412F-AC3C-19B6FCF71A24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8</Pages>
  <Words>1259</Words>
  <Characters>7181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yek, Michelle</dc:creator>
  <cp:keywords/>
  <dc:description/>
  <cp:lastModifiedBy>Atish Mamgain</cp:lastModifiedBy>
  <cp:revision>5</cp:revision>
  <dcterms:created xsi:type="dcterms:W3CDTF">2024-08-15T17:48:00Z</dcterms:created>
  <dcterms:modified xsi:type="dcterms:W3CDTF">2024-08-30T17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E04D363B518714FBC457D0E90BC902D</vt:lpwstr>
  </property>
  <property fmtid="{D5CDD505-2E9C-101B-9397-08002B2CF9AE}" pid="3" name="MediaServiceImageTags">
    <vt:lpwstr/>
  </property>
  <property fmtid="{D5CDD505-2E9C-101B-9397-08002B2CF9AE}" pid="4" name="ZOTERO_PREF_1">
    <vt:lpwstr>&lt;data data-version="3" zotero-version="6.0.36"&gt;&lt;session id="v9zVJBv5"/&gt;&lt;style id="http://www.zotero.org/styles/american-medical-association" hasBibliography="1" bibliographyStyleHasBeenSet="1"/&gt;&lt;prefs&gt;&lt;pref name="fieldType" value="Field"/&gt;&lt;pref name="auto</vt:lpwstr>
  </property>
  <property fmtid="{D5CDD505-2E9C-101B-9397-08002B2CF9AE}" pid="5" name="ZOTERO_PREF_2">
    <vt:lpwstr>maticJournalAbbreviations" value="true"/&gt;&lt;/prefs&gt;&lt;/data&gt;</vt:lpwstr>
  </property>
</Properties>
</file>